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s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76D39ED7"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 xml:space="preserve">Diving ectotherms are a crucial component of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 means. </w:t>
      </w:r>
      <w:r w:rsidR="009D2CE6" w:rsidRPr="00507769">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ers being impacted by temperature more strongly. F</w:t>
      </w:r>
      <w:r w:rsidR="009D2CE6" w:rsidRPr="00507769">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sidRPr="00507769">
        <w:rPr>
          <w:rFonts w:ascii="Times New Roman" w:hAnsi="Times New Roman" w:cs="Times New Roman"/>
          <w:sz w:val="24"/>
          <w:szCs w:val="24"/>
          <w:lang w:val="en-US"/>
        </w:rPr>
        <w:t>Average water temperatures in marine and freshwater habitats are projected to increase between 1.5 – 4°C in the next century, and our data suggest that this magnitude of warming could translate to substantial cuts 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507769">
        <w:rPr>
          <w:rFonts w:ascii="Times New Roman" w:hAnsi="Times New Roman" w:cs="Times New Roman"/>
          <w:sz w:val="24"/>
          <w:szCs w:val="24"/>
          <w:lang w:val="en-US"/>
        </w:rPr>
        <w:t>time available for underwater activities, like predator avoidance and foraging, may be cut short</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Pr="00507769"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Pr="00507769"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Pr="00507769"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Introduction</w:t>
      </w:r>
    </w:p>
    <w:p w14:paraId="23B666AC" w14:textId="577AF0D3" w:rsidR="00A708D9" w:rsidRPr="00507769" w:rsidRDefault="00A708D9" w:rsidP="00CA7277">
      <w:pPr>
        <w:jc w:val="both"/>
        <w:rPr>
          <w:rFonts w:ascii="Times New Roman" w:hAnsi="Times New Roman" w:cs="Times New Roman"/>
          <w:sz w:val="24"/>
          <w:szCs w:val="24"/>
        </w:rPr>
      </w:pPr>
      <w:r w:rsidRPr="00507769">
        <w:rPr>
          <w:rFonts w:ascii="Times New Roman" w:hAnsi="Times New Roman" w:cs="Times New Roman"/>
          <w:color w:val="000000"/>
          <w:sz w:val="24"/>
          <w:szCs w:val="24"/>
          <w:shd w:val="clear" w:color="auto" w:fill="FFFFFF"/>
        </w:rPr>
        <w:t>Diving ectotherms are crucial to the functioning of 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 leading to the reinvasion of air-breathing species</w:t>
      </w:r>
      <w:r w:rsidR="00672C45" w:rsidRPr="00507769">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383B61DE"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blood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proofErr w:type="spellStart"/>
      <w:r w:rsidR="007F27DC" w:rsidRPr="00507769">
        <w:rPr>
          <w:rFonts w:ascii="Times New Roman" w:hAnsi="Times New Roman" w:cs="Times New Roman"/>
          <w:i/>
          <w:iCs/>
          <w:color w:val="000000"/>
          <w:sz w:val="24"/>
          <w:szCs w:val="24"/>
          <w:shd w:val="clear" w:color="auto" w:fill="FFFFFF"/>
        </w:rPr>
        <w:t>Mauremys</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caspica</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leprosa</w:t>
      </w:r>
      <w:proofErr w:type="spellEnd"/>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041725E"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6965C6" w:rsidRPr="00507769">
        <w:rPr>
          <w:shd w:val="clear" w:color="auto" w:fill="FFFFFF"/>
        </w:rPr>
        <w:t>36.8 min at 28°C and only 21.3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 </w:instrText>
      </w:r>
      <w:r w:rsidR="00173C12">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DATA </w:instrText>
      </w:r>
      <w:r w:rsidR="00173C12">
        <w:rPr>
          <w:shd w:val="clear" w:color="auto" w:fill="FFFFFF"/>
        </w:rPr>
      </w:r>
      <w:r w:rsidR="00173C12">
        <w:rPr>
          <w:shd w:val="clear" w:color="auto" w:fill="FFFFFF"/>
        </w:rPr>
        <w:fldChar w:fldCharType="end"/>
      </w:r>
      <w:r w:rsidR="00417161" w:rsidRPr="00507769">
        <w:rPr>
          <w:shd w:val="clear" w:color="auto" w:fill="FFFFFF"/>
        </w:rPr>
        <w:fldChar w:fldCharType="separate"/>
      </w:r>
      <w:r w:rsidR="00173C12">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w:t>
      </w:r>
      <w:r w:rsidR="006965C6" w:rsidRPr="00507769">
        <w:rPr>
          <w:shd w:val="clear" w:color="auto" w:fill="FFFFFF"/>
        </w:rPr>
        <w:lastRenderedPageBreak/>
        <w:t>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and 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00EA7133"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ers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w:t>
      </w:r>
      <w:proofErr w:type="spellStart"/>
      <w:r w:rsidR="00DF3CE2" w:rsidRPr="00507769">
        <w:rPr>
          <w:i/>
        </w:rPr>
        <w:t>Elusor</w:t>
      </w:r>
      <w:proofErr w:type="spellEnd"/>
      <w:r w:rsidR="00DF3CE2" w:rsidRPr="00507769">
        <w:rPr>
          <w:i/>
        </w:rPr>
        <w:t xml:space="preserve">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 </w:instrText>
      </w:r>
      <w:r w:rsidR="00967BE8"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DATA </w:instrText>
      </w:r>
      <w:r w:rsidR="00967BE8" w:rsidRPr="00507769">
        <w:fldChar w:fldCharType="end"/>
      </w:r>
      <w:r w:rsidR="00FB06C3" w:rsidRPr="00507769">
        <w:fldChar w:fldCharType="separate"/>
      </w:r>
      <w:r w:rsidR="004C619A" w:rsidRPr="00507769">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53E9D8FB" w:rsidR="00DF66E6" w:rsidRPr="00507769" w:rsidRDefault="000519C8" w:rsidP="00B61E86">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 </w:instrTex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Brischoux et al., 2008; Campbell et al., 2010b)</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 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 efficiently.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2C524F4F"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acclimatization 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xml:space="preserve">. The capacity to alter the thermal sensitivity of underlying physiology in response to a changing environment is termed acclimatiz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z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0B420A3F"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507769">
        <w:rPr>
          <w:shd w:val="clear" w:color="auto" w:fill="FFFFFF"/>
        </w:rPr>
        <w:t>Two reviews show 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w:t>
      </w:r>
      <w:proofErr w:type="spellStart"/>
      <w:r w:rsidR="00C846C6" w:rsidRPr="00507769">
        <w:t>i</w:t>
      </w:r>
      <w:proofErr w:type="spellEnd"/>
      <w:r w:rsidR="00C846C6" w:rsidRPr="00507769">
        <w:t xml:space="preserve">)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i.e. magnitude of temperature increase, breathing mode and body size) affect variability in dive durations. </w:t>
      </w:r>
      <w:r w:rsidR="000C176F" w:rsidRPr="00507769">
        <w:t xml:space="preserve">These </w:t>
      </w:r>
      <w:r w:rsidR="000C176F" w:rsidRPr="00507769">
        <w:lastRenderedPageBreak/>
        <w:t>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68EE8DEA"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xml:space="preserve">*” OR “newt*”) in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OR “newt*”) in Scopus</w:t>
      </w:r>
      <w:bookmarkEnd w:id="0"/>
      <w:r w:rsidR="004E3B0B" w:rsidRPr="00507769">
        <w:rPr>
          <w:rFonts w:ascii="Times New Roman" w:hAnsi="Times New Roman" w:cs="Times New Roman"/>
          <w:sz w:val="24"/>
          <w:szCs w:val="24"/>
          <w:lang w:val="en-US"/>
        </w:rPr>
        <w:t xml:space="preserve">. </w:t>
      </w:r>
    </w:p>
    <w:p w14:paraId="372AE49A" w14:textId="1E641034" w:rsidR="004E3B0B" w:rsidRPr="00507769" w:rsidRDefault="004E3B0B" w:rsidP="00173C12">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identified 225 and 222 studies meeting the search criteria in Scopus and </w:t>
      </w:r>
      <w:proofErr w:type="spellStart"/>
      <w:r w:rsidRPr="00507769">
        <w:rPr>
          <w:rFonts w:ascii="Times New Roman" w:hAnsi="Times New Roman" w:cs="Times New Roman"/>
          <w:sz w:val="24"/>
          <w:szCs w:val="24"/>
          <w:lang w:val="en-US"/>
        </w:rPr>
        <w:t>WoS</w:t>
      </w:r>
      <w:proofErr w:type="spellEnd"/>
      <w:r w:rsidRPr="00507769">
        <w:rPr>
          <w:rFonts w:ascii="Times New Roman" w:hAnsi="Times New Roman" w:cs="Times New Roman"/>
          <w:sz w:val="24"/>
          <w:szCs w:val="24"/>
          <w:lang w:val="en-US"/>
        </w:rPr>
        <w:t>,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 xml:space="preserve">Dermochelys </w:t>
      </w:r>
      <w:proofErr w:type="spellStart"/>
      <w:r w:rsidR="0072347E" w:rsidRPr="00507769">
        <w:rPr>
          <w:rFonts w:ascii="Times New Roman" w:hAnsi="Times New Roman" w:cs="Times New Roman"/>
          <w:i/>
          <w:iCs/>
          <w:sz w:val="24"/>
          <w:szCs w:val="24"/>
          <w:lang w:val="en-US"/>
        </w:rPr>
        <w:t>coriacea</w:t>
      </w:r>
      <w:proofErr w:type="spellEnd"/>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 </w:instrText>
      </w:r>
      <w:r w:rsidR="00173C12">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DATA </w:instrText>
      </w:r>
      <w:r w:rsidR="00173C12">
        <w:rPr>
          <w:rFonts w:ascii="Times New Roman" w:hAnsi="Times New Roman" w:cs="Times New Roman"/>
          <w:sz w:val="24"/>
          <w:szCs w:val="24"/>
          <w:lang w:val="en-US"/>
        </w:rPr>
      </w:r>
      <w:r w:rsidR="00173C12">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fldChar w:fldCharType="separate"/>
      </w:r>
      <w:r w:rsidR="00173C12">
        <w:rPr>
          <w:rFonts w:ascii="Times New Roman" w:hAnsi="Times New Roman" w:cs="Times New Roman"/>
          <w:noProof/>
          <w:sz w:val="24"/>
          <w:szCs w:val="24"/>
          <w:lang w:val="en-US"/>
        </w:rPr>
        <w:t>(N = 25;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173C12" w:rsidRPr="00507769">
        <w:rPr>
          <w:rFonts w:ascii="Times New Roman" w:hAnsi="Times New Roman" w:cs="Times New Roman"/>
          <w:sz w:val="24"/>
          <w:szCs w:val="24"/>
          <w:lang w:val="en-US"/>
        </w:rPr>
        <w:t xml:space="preserve">Only one study met the above criteria for invertebrates </w: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 </w:instrTex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DATA </w:instrText>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separate"/>
      </w:r>
      <w:r w:rsidR="00173C12" w:rsidRPr="00507769">
        <w:rPr>
          <w:rFonts w:ascii="Times New Roman" w:hAnsi="Times New Roman" w:cs="Times New Roman"/>
          <w:noProof/>
          <w:sz w:val="24"/>
          <w:szCs w:val="24"/>
          <w:lang w:val="en-US"/>
        </w:rPr>
        <w:t>(Calosi et al., 2012)</w:t>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t xml:space="preserve">, so we chose to focus exclusively on vertebrates. </w:t>
      </w:r>
      <w:r w:rsidR="00A6513F" w:rsidRPr="00507769">
        <w:rPr>
          <w:rFonts w:ascii="Times New Roman" w:hAnsi="Times New Roman" w:cs="Times New Roman"/>
          <w:sz w:val="24"/>
          <w:szCs w:val="24"/>
          <w:lang w:val="en-US"/>
        </w:rPr>
        <w:t>We included field studies where dive durations were measured in free-ranging animals across one or more seasons using biotelemetry tags</w:t>
      </w:r>
      <w:r w:rsidR="00173C12">
        <w:rPr>
          <w:rFonts w:ascii="Times New Roman" w:hAnsi="Times New Roman" w:cs="Times New Roman"/>
          <w:sz w:val="24"/>
          <w:szCs w:val="24"/>
          <w:lang w:val="en-US"/>
        </w:rPr>
        <w:t xml:space="preserve"> (e.g. time-depth-recorders, satellite tags)</w:t>
      </w:r>
      <w:r w:rsidR="00A6513F" w:rsidRPr="00507769">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p>
    <w:p w14:paraId="608DE448" w14:textId="6A331604"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deviations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proofErr w:type="spellStart"/>
      <w:r w:rsidRPr="00507769">
        <w:rPr>
          <w:rFonts w:ascii="Times New Roman" w:hAnsi="Times New Roman" w:cs="Times New Roman"/>
          <w:i/>
          <w:iCs/>
          <w:sz w:val="24"/>
          <w:szCs w:val="24"/>
          <w:lang w:val="en-US"/>
        </w:rPr>
        <w:t>metaDigitise</w:t>
      </w:r>
      <w:proofErr w:type="spellEnd"/>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 xml:space="preserve">We only included comparisons for treatment groups or field recording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7763EAE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proofErr w:type="spellStart"/>
      <w:r w:rsidR="001B30C7" w:rsidRPr="00507769">
        <w:rPr>
          <w:rFonts w:ascii="Times New Roman" w:hAnsi="Times New Roman" w:cs="Times New Roman"/>
          <w:i/>
          <w:iCs/>
          <w:sz w:val="24"/>
          <w:szCs w:val="24"/>
          <w:lang w:val="en-US"/>
        </w:rPr>
        <w:t>escalc</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 xml:space="preserve">function in the </w:t>
      </w:r>
      <w:proofErr w:type="spellStart"/>
      <w:r w:rsidR="001B30C7" w:rsidRPr="00507769">
        <w:rPr>
          <w:rFonts w:ascii="Times New Roman" w:hAnsi="Times New Roman" w:cs="Times New Roman"/>
          <w:i/>
          <w:iCs/>
          <w:sz w:val="24"/>
          <w:szCs w:val="24"/>
          <w:lang w:val="en-US"/>
        </w:rPr>
        <w:t>metafor</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When dive durations were measured at multiple temperatures</w:t>
      </w:r>
      <w:r w:rsidR="00173C12">
        <w:rPr>
          <w:rFonts w:ascii="Times New Roman" w:hAnsi="Times New Roman" w:cs="Times New Roman"/>
          <w:sz w:val="24"/>
          <w:szCs w:val="24"/>
          <w:lang w:val="en-US"/>
        </w:rPr>
        <w:t xml:space="preserve"> in laboratory-based studies</w:t>
      </w:r>
      <w:r w:rsidR="009C6BE5" w:rsidRPr="00507769">
        <w:rPr>
          <w:rFonts w:ascii="Times New Roman" w:hAnsi="Times New Roman" w:cs="Times New Roman"/>
          <w:sz w:val="24"/>
          <w:szCs w:val="24"/>
          <w:lang w:val="en-US"/>
        </w:rPr>
        <w:t xml:space="preserve">,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comparison.</w:t>
      </w:r>
      <w:r w:rsidR="00173C12">
        <w:rPr>
          <w:rFonts w:ascii="Times New Roman" w:hAnsi="Times New Roman" w:cs="Times New Roman"/>
          <w:sz w:val="24"/>
          <w:szCs w:val="24"/>
          <w:lang w:val="en-US"/>
        </w:rPr>
        <w:t xml:space="preserve"> When dive durations were measured in the field, we took either seasonal mean dive durations (i.e. winter </w:t>
      </w:r>
      <w:r w:rsidR="00173C12">
        <w:rPr>
          <w:rFonts w:ascii="Times New Roman" w:hAnsi="Times New Roman" w:cs="Times New Roman"/>
          <w:i/>
          <w:iCs/>
          <w:sz w:val="24"/>
          <w:szCs w:val="24"/>
          <w:lang w:val="en-US"/>
        </w:rPr>
        <w:t>versus</w:t>
      </w:r>
      <w:r w:rsidR="00173C12">
        <w:rPr>
          <w:rFonts w:ascii="Times New Roman" w:hAnsi="Times New Roman" w:cs="Times New Roman"/>
          <w:sz w:val="24"/>
          <w:szCs w:val="24"/>
          <w:lang w:val="en-US"/>
        </w:rPr>
        <w:t xml:space="preserve"> summer) or mean dive durations for the highest and lowest reported temperature (e.g. warmest/coolest month or warmest/coolest temperature reported across a habitat thermal gradient).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aerial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w:t>
      </w:r>
      <w:proofErr w:type="spellStart"/>
      <w:r w:rsidRPr="00507769">
        <w:rPr>
          <w:rFonts w:ascii="Times New Roman" w:hAnsi="Times New Roman" w:cs="Times New Roman"/>
          <w:sz w:val="24"/>
          <w:szCs w:val="24"/>
          <w:lang w:val="en-US"/>
        </w:rPr>
        <w:t>T</w:t>
      </w:r>
      <w:r w:rsidRPr="00507769">
        <w:rPr>
          <w:rFonts w:ascii="Times New Roman" w:hAnsi="Times New Roman" w:cs="Times New Roman"/>
          <w:sz w:val="24"/>
          <w:szCs w:val="24"/>
          <w:vertAlign w:val="subscript"/>
          <w:lang w:val="en-US"/>
        </w:rPr>
        <w:t>mean</w:t>
      </w:r>
      <w:proofErr w:type="spellEnd"/>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1873A7F8" w:rsidR="00786A7B" w:rsidRPr="00507769" w:rsidRDefault="00056988" w:rsidP="00CA7277">
      <w:pPr>
        <w:pStyle w:val="Default"/>
        <w:spacing w:line="276" w:lineRule="auto"/>
        <w:jc w:val="both"/>
        <w:rPr>
          <w:lang w:val="en-US"/>
        </w:rPr>
      </w:pPr>
      <w:r w:rsidRPr="00507769">
        <w:t xml:space="preserve">We fit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proofErr w:type="spellStart"/>
      <w:r w:rsidR="003D2186" w:rsidRPr="00507769">
        <w:rPr>
          <w:i/>
          <w:iCs/>
        </w:rPr>
        <w:t>metafor</w:t>
      </w:r>
      <w:proofErr w:type="spellEnd"/>
      <w:r w:rsidR="003D2186" w:rsidRPr="00507769">
        <w:rPr>
          <w:i/>
          <w:iCs/>
        </w:rPr>
        <w:t xml:space="preserve">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 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w:t>
      </w:r>
      <w:proofErr w:type="spellStart"/>
      <w:r w:rsidR="00D92349" w:rsidRPr="00507769">
        <w:rPr>
          <w:lang w:val="en-US"/>
        </w:rPr>
        <w:t>T</w:t>
      </w:r>
      <w:r w:rsidR="00D92349" w:rsidRPr="00507769">
        <w:rPr>
          <w:vertAlign w:val="subscript"/>
          <w:lang w:val="en-US"/>
        </w:rPr>
        <w:t>mean</w:t>
      </w:r>
      <w:proofErr w:type="spellEnd"/>
      <w:r w:rsidR="00D92349" w:rsidRPr="00507769">
        <w:rPr>
          <w:lang w:val="en-US"/>
        </w:rPr>
        <w:t>), r</w:t>
      </w:r>
      <w:r w:rsidR="00293E9A" w:rsidRPr="00507769">
        <w:rPr>
          <w:lang w:val="en-US"/>
        </w:rPr>
        <w:t xml:space="preserve">espiration mode (i.e. </w:t>
      </w:r>
      <w:r w:rsidR="00293E9A" w:rsidRPr="00507769">
        <w:rPr>
          <w:lang w:val="en-US"/>
        </w:rPr>
        <w:lastRenderedPageBreak/>
        <w:t>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To visualize the impact of moderator variables, effect sizes were calculated for</w:t>
      </w:r>
      <w:r w:rsidR="00906F49" w:rsidRPr="00507769">
        <w:rPr>
          <w:lang w:val="en-US"/>
        </w:rPr>
        <w:t xml:space="preserve"> different magnitudes of temperature increases (i.e. + 3°C, + 5-7°C, + 8-9°C and +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 xml:space="preserve">generated a phylogeny by searching for species names in the </w:t>
      </w:r>
      <w:proofErr w:type="spellStart"/>
      <w:r w:rsidR="00301259" w:rsidRPr="00507769">
        <w:t>TimeTree</w:t>
      </w:r>
      <w:proofErr w:type="spellEnd"/>
      <w:r w:rsidR="00301259" w:rsidRPr="00507769">
        <w:t xml:space="preserv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6903DB" w:rsidRPr="00507769">
        <w:t>1</w:t>
      </w:r>
      <w:r w:rsidR="00301259" w:rsidRPr="00507769">
        <w:t xml:space="preserve">). </w:t>
      </w:r>
      <w:r w:rsidR="00A65D18" w:rsidRPr="00507769">
        <w:t xml:space="preserve">We also estimated a residual variance by including an observation-level random effect as this is not estimated by default in </w:t>
      </w:r>
      <w:proofErr w:type="spellStart"/>
      <w:r w:rsidR="00A65D18" w:rsidRPr="00507769">
        <w:rPr>
          <w:i/>
          <w:iCs/>
        </w:rPr>
        <w:t>metafor</w:t>
      </w:r>
      <w:proofErr w:type="spellEnd"/>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 </w:instrText>
      </w:r>
      <w:r w:rsidR="00967BE8"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DATA </w:instrText>
      </w:r>
      <w:r w:rsidR="00967BE8" w:rsidRPr="00507769">
        <w:fldChar w:fldCharType="end"/>
      </w:r>
      <w:r w:rsidR="001E4D9C" w:rsidRPr="00507769">
        <w:fldChar w:fldCharType="separate"/>
      </w:r>
      <w:r w:rsidR="00D92349" w:rsidRPr="00507769">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In the field-based dataset we identified two outliers </w: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GxhYmVsPioqPC9sYWJlbD48dXJscz48cmVsYXRlZC11cmxzPjx1cmw+PHN0
eWxlIGZhY2U9InVuZGVybGluZSIgZm9udD0iZGVmYXVsdCIgc2l6ZT0iMTAwJSI+Jmx0O0dvIHRv
IElTSSZndDs6Ly9XT1M6MDAwMzAxODQ0NDAwMDA1PC9zdHlsZT48L3VybD48L3JlbGF0ZWQtdXJs
cz48L3VybHM+PGN1c3RvbTE+UkFZWUFOLUlOQ0xVU0lPTjogeyZxdW90O0Vzc2llJnF1b3Q7PSZn
dDsmcXVvdDtJbmNsdWRlZCZxdW90O308L2N1c3RvbTE+PC9yZWNvcmQ+PC9DaXRlPjwvRW5kTm90
ZT5=
</w:fldData>
        </w:fldChar>
      </w:r>
      <w:r w:rsidR="00173C12">
        <w:instrText xml:space="preserve"> ADDIN EN.CITE </w:instrText>
      </w:r>
      <w:r w:rsidR="00173C12">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GxhYmVsPioqPC9sYWJlbD48dXJscz48cmVsYXRlZC11cmxzPjx1cmw+PHN0
eWxlIGZhY2U9InVuZGVybGluZSIgZm9udD0iZGVmYXVsdCIgc2l6ZT0iMTAwJSI+Jmx0O0dvIHRv
IElTSSZndDs6Ly9XT1M6MDAwMzAxODQ0NDAwMDA1PC9zdHlsZT48L3VybD48L3JlbGF0ZWQtdXJs
cz48L3VybHM+PGN1c3RvbTE+UkFZWUFOLUlOQ0xVU0lPTjogeyZxdW90O0Vzc2llJnF1b3Q7PSZn
dDsmcXVvdDtJbmNsdWRlZCZxdW90O308L2N1c3RvbTE+PC9yZWNvcmQ+PC9DaXRlPjwvRW5kTm90
ZT5=
</w:fldData>
        </w:fldChar>
      </w:r>
      <w:r w:rsidR="00173C12">
        <w:instrText xml:space="preserve"> ADDIN EN.CITE.DATA </w:instrText>
      </w:r>
      <w:r w:rsidR="00173C12">
        <w:fldChar w:fldCharType="end"/>
      </w:r>
      <w:r w:rsidR="00571857" w:rsidRPr="00507769">
        <w:fldChar w:fldCharType="separate"/>
      </w:r>
      <w:r w:rsidR="00571857" w:rsidRPr="00507769">
        <w:rPr>
          <w:noProof/>
        </w:rPr>
        <w:t>(Fielder, 2012; Gordos et al., 2003)</w:t>
      </w:r>
      <w:r w:rsidR="00571857" w:rsidRPr="00507769">
        <w:fldChar w:fldCharType="end"/>
      </w:r>
      <w:r w:rsidR="00571857" w:rsidRPr="00507769">
        <w:t xml:space="preserve">, where temperature-effects were driven by overwintering responses rather than increases in water temperature, and these studies were therefore excluded from final models. </w:t>
      </w:r>
    </w:p>
    <w:p w14:paraId="42E7D96B" w14:textId="70E1EEE7"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B57568" w:rsidRPr="00507769">
        <w:rPr>
          <w:rFonts w:ascii="Times New Roman" w:hAnsi="Times New Roman" w:cs="Times New Roman"/>
          <w:sz w:val="24"/>
          <w:szCs w:val="24"/>
          <w:lang w:val="en-US"/>
        </w:rPr>
        <w:t>analyzing contrast-based effect sizes</w:t>
      </w:r>
      <w:r w:rsidRPr="00507769">
        <w:rPr>
          <w:rFonts w:ascii="Times New Roman" w:hAnsi="Times New Roman" w:cs="Times New Roman"/>
          <w:sz w:val="24"/>
          <w:szCs w:val="24"/>
          <w:lang w:val="en-US"/>
        </w:rPr>
        <w:t xml:space="preserve">, we also estimated the effect of temperature on </w:t>
      </w:r>
      <w:proofErr w:type="spellStart"/>
      <w:r w:rsidR="00A0238A" w:rsidRPr="00507769">
        <w:rPr>
          <w:rFonts w:ascii="Times New Roman" w:hAnsi="Times New Roman" w:cs="Times New Roman"/>
          <w:i/>
          <w:iCs/>
          <w:sz w:val="24"/>
          <w:szCs w:val="24"/>
          <w:lang w:val="en-US"/>
        </w:rPr>
        <w:t>lnMean</w:t>
      </w:r>
      <w:proofErr w:type="spellEnd"/>
      <w:r w:rsidR="00A0238A" w:rsidRPr="00507769">
        <w:rPr>
          <w:rFonts w:ascii="Times New Roman" w:hAnsi="Times New Roman" w:cs="Times New Roman"/>
          <w:i/>
          <w:iCs/>
          <w:sz w:val="24"/>
          <w:szCs w:val="24"/>
          <w:lang w:val="en-US"/>
        </w:rPr>
        <w:t xml:space="preserve"> </w:t>
      </w:r>
      <w:r w:rsidR="00B57568" w:rsidRPr="00507769">
        <w:rPr>
          <w:rFonts w:ascii="Times New Roman" w:hAnsi="Times New Roman" w:cs="Times New Roman"/>
          <w:i/>
          <w:iCs/>
          <w:sz w:val="24"/>
          <w:szCs w:val="24"/>
          <w:lang w:val="en-US"/>
        </w:rPr>
        <w:t xml:space="preserve">and </w:t>
      </w:r>
      <w:proofErr w:type="spellStart"/>
      <w:r w:rsidR="00B57568" w:rsidRPr="00507769">
        <w:rPr>
          <w:rFonts w:ascii="Times New Roman" w:hAnsi="Times New Roman" w:cs="Times New Roman"/>
          <w:i/>
          <w:iCs/>
          <w:sz w:val="24"/>
          <w:szCs w:val="24"/>
          <w:lang w:val="en-US"/>
        </w:rPr>
        <w:t>lnSD</w:t>
      </w:r>
      <w:proofErr w:type="spellEnd"/>
      <w:r w:rsidR="00B57568"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 xml:space="preserve">dive durations </w:t>
      </w:r>
      <w:r w:rsidR="009D0900">
        <w:rPr>
          <w:rFonts w:ascii="Times New Roman" w:hAnsi="Times New Roman" w:cs="Times New Roman"/>
          <w:sz w:val="24"/>
          <w:szCs w:val="24"/>
          <w:lang w:val="en-US"/>
        </w:rPr>
        <w:t xml:space="preserve">in laboratory-based studie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proofErr w:type="spellStart"/>
      <w:r w:rsidRPr="00507769">
        <w:rPr>
          <w:rFonts w:ascii="Times New Roman" w:hAnsi="Times New Roman" w:cs="Times New Roman"/>
          <w:i/>
          <w:iCs/>
          <w:sz w:val="24"/>
          <w:szCs w:val="24"/>
          <w:lang w:val="en-US"/>
        </w:rPr>
        <w:t>MCMCglmm</w:t>
      </w:r>
      <w:proofErr w:type="spellEnd"/>
      <w:r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proofErr w:type="spellStart"/>
      <w:r w:rsidR="0057233B" w:rsidRPr="00507769">
        <w:rPr>
          <w:rFonts w:ascii="Times New Roman" w:hAnsi="Times New Roman" w:cs="Times New Roman"/>
          <w:i/>
          <w:iCs/>
          <w:sz w:val="24"/>
          <w:szCs w:val="24"/>
          <w:lang w:val="en-US"/>
        </w:rPr>
        <w:t>lnMean</w:t>
      </w:r>
      <w:proofErr w:type="spellEnd"/>
      <w:r w:rsidR="0057233B" w:rsidRPr="00507769">
        <w:rPr>
          <w:rFonts w:ascii="Times New Roman" w:hAnsi="Times New Roman" w:cs="Times New Roman"/>
          <w:sz w:val="24"/>
          <w:szCs w:val="24"/>
          <w:lang w:val="en-US"/>
        </w:rPr>
        <w:t xml:space="preserve"> and </w:t>
      </w:r>
      <w:proofErr w:type="spellStart"/>
      <w:r w:rsidR="0057233B" w:rsidRPr="00507769">
        <w:rPr>
          <w:rFonts w:ascii="Times New Roman" w:hAnsi="Times New Roman" w:cs="Times New Roman"/>
          <w:i/>
          <w:iCs/>
          <w:sz w:val="24"/>
          <w:szCs w:val="24"/>
          <w:lang w:val="en-US"/>
        </w:rPr>
        <w:t>lnSD</w:t>
      </w:r>
      <w:proofErr w:type="spellEnd"/>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w:t>
      </w:r>
      <w:proofErr w:type="spellStart"/>
      <w:r w:rsidR="007018FE" w:rsidRPr="00507769">
        <w:rPr>
          <w:rFonts w:ascii="Times New Roman" w:hAnsi="Times New Roman" w:cs="Times New Roman"/>
          <w:i/>
          <w:iCs/>
          <w:sz w:val="24"/>
          <w:szCs w:val="24"/>
          <w:lang w:val="en-US"/>
        </w:rPr>
        <w:t>lnSD</w:t>
      </w:r>
      <w:proofErr w:type="spellEnd"/>
      <w:r w:rsidR="007018FE" w:rsidRPr="00507769">
        <w:rPr>
          <w:rFonts w:ascii="Times New Roman" w:hAnsi="Times New Roman" w:cs="Times New Roman"/>
          <w:i/>
          <w:iCs/>
          <w:sz w:val="24"/>
          <w:szCs w:val="24"/>
          <w:lang w:val="en-US"/>
        </w:rPr>
        <w:t xml:space="preserve"> </w:t>
      </w:r>
      <w:r w:rsidR="007018FE" w:rsidRPr="00507769">
        <w:rPr>
          <w:rFonts w:ascii="Times New Roman" w:hAnsi="Times New Roman" w:cs="Times New Roman"/>
          <w:sz w:val="24"/>
          <w:szCs w:val="24"/>
          <w:lang w:val="en-US"/>
        </w:rPr>
        <w:t xml:space="preserve">as a function of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000 </w:t>
      </w:r>
      <w:proofErr w:type="spellStart"/>
      <w:r w:rsidR="00A367C3" w:rsidRPr="00507769">
        <w:rPr>
          <w:rFonts w:ascii="Times New Roman" w:hAnsi="Times New Roman" w:cs="Times New Roman"/>
          <w:sz w:val="24"/>
          <w:szCs w:val="24"/>
          <w:lang w:val="en-US"/>
        </w:rPr>
        <w:t>burn</w:t>
      </w:r>
      <w:r w:rsidR="003F4DDA" w:rsidRPr="00507769">
        <w:rPr>
          <w:rFonts w:ascii="Times New Roman" w:hAnsi="Times New Roman" w:cs="Times New Roman"/>
          <w:sz w:val="24"/>
          <w:szCs w:val="24"/>
          <w:lang w:val="en-US"/>
        </w:rPr>
        <w:t>in</w:t>
      </w:r>
      <w:proofErr w:type="spellEnd"/>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340FB5EB" w14:textId="7143718D" w:rsidR="00353AF8" w:rsidRDefault="00353AF8" w:rsidP="00CA7277">
      <w:pPr>
        <w:jc w:val="both"/>
        <w:rPr>
          <w:rFonts w:ascii="Times New Roman" w:hAnsi="Times New Roman" w:cs="Times New Roman"/>
          <w:i/>
          <w:iCs/>
          <w:sz w:val="24"/>
          <w:szCs w:val="24"/>
          <w:lang w:val="en-US"/>
        </w:rPr>
      </w:pPr>
    </w:p>
    <w:p w14:paraId="43682343" w14:textId="77777777" w:rsidR="00F46026" w:rsidRPr="00507769" w:rsidRDefault="00F46026"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4C0293"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567BE6ED" w14:textId="29BB9132" w:rsidR="004F7304" w:rsidRPr="00507769" w:rsidRDefault="00F0523E" w:rsidP="00CA7277">
      <w:pPr>
        <w:jc w:val="both"/>
        <w:rPr>
          <w:rFonts w:ascii="Times New Roman" w:hAnsi="Times New Roman" w:cs="Times New Roman"/>
          <w:sz w:val="24"/>
          <w:szCs w:val="24"/>
          <w:lang w:val="en-US"/>
        </w:rPr>
      </w:pPr>
      <w:r w:rsidRPr="00457D84">
        <w:rPr>
          <w:rFonts w:ascii="Times New Roman" w:hAnsi="Times New Roman" w:cs="Times New Roman"/>
          <w:sz w:val="24"/>
          <w:szCs w:val="24"/>
          <w:lang w:val="en-US"/>
        </w:rPr>
        <w:t xml:space="preserve">We explored publication bias by plotting funnel plots of residuals from our </w:t>
      </w:r>
      <w:proofErr w:type="spellStart"/>
      <w:r w:rsidRPr="00457D84">
        <w:rPr>
          <w:rFonts w:ascii="Times New Roman" w:hAnsi="Times New Roman" w:cs="Times New Roman"/>
          <w:sz w:val="24"/>
          <w:szCs w:val="24"/>
          <w:lang w:val="en-US"/>
        </w:rPr>
        <w:t>mutilevel</w:t>
      </w:r>
      <w:proofErr w:type="spellEnd"/>
      <w:r w:rsidRPr="00457D84">
        <w:rPr>
          <w:rFonts w:ascii="Times New Roman" w:hAnsi="Times New Roman" w:cs="Times New Roman"/>
          <w:sz w:val="24"/>
          <w:szCs w:val="24"/>
          <w:lang w:val="en-US"/>
        </w:rPr>
        <w:t xml:space="preserve"> regression models that account for known sources of heterogeneity and non-independence </w:t>
      </w:r>
      <w:r w:rsidR="005153C6" w:rsidRPr="00457D84">
        <w:rPr>
          <w:rFonts w:ascii="Times New Roman" w:hAnsi="Times New Roman" w:cs="Times New Roman"/>
          <w:sz w:val="24"/>
          <w:szCs w:val="24"/>
          <w:lang w:val="en-US"/>
        </w:rPr>
        <w:fldChar w:fldCharType="begin"/>
      </w:r>
      <w:r w:rsidR="005153C6" w:rsidRPr="00457D8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sidRPr="00457D84">
        <w:rPr>
          <w:rFonts w:ascii="Times New Roman" w:hAnsi="Times New Roman" w:cs="Times New Roman"/>
          <w:sz w:val="24"/>
          <w:szCs w:val="24"/>
          <w:lang w:val="en-US"/>
        </w:rPr>
        <w:fldChar w:fldCharType="separate"/>
      </w:r>
      <w:r w:rsidR="005153C6" w:rsidRPr="00457D84">
        <w:rPr>
          <w:rFonts w:ascii="Times New Roman" w:hAnsi="Times New Roman" w:cs="Times New Roman"/>
          <w:noProof/>
          <w:sz w:val="24"/>
          <w:szCs w:val="24"/>
          <w:lang w:val="en-US"/>
        </w:rPr>
        <w:t>(Nakagawa and Santos, 2012)</w:t>
      </w:r>
      <w:r w:rsidR="005153C6" w:rsidRPr="00457D84">
        <w:rPr>
          <w:rFonts w:ascii="Times New Roman" w:hAnsi="Times New Roman" w:cs="Times New Roman"/>
          <w:sz w:val="24"/>
          <w:szCs w:val="24"/>
          <w:lang w:val="en-US"/>
        </w:rPr>
        <w:fldChar w:fldCharType="end"/>
      </w:r>
      <w:r w:rsidR="00C343FB" w:rsidRPr="00457D84">
        <w:rPr>
          <w:rFonts w:ascii="Times New Roman" w:hAnsi="Times New Roman" w:cs="Times New Roman"/>
          <w:sz w:val="24"/>
          <w:szCs w:val="24"/>
          <w:lang w:val="en-US"/>
        </w:rPr>
        <w:t xml:space="preserve">, </w:t>
      </w:r>
      <w:r w:rsidR="00C343FB" w:rsidRPr="00457D84">
        <w:rPr>
          <w:rFonts w:ascii="Times New Roman" w:hAnsi="Times New Roman" w:cs="Times New Roman"/>
          <w:sz w:val="24"/>
          <w:szCs w:val="24"/>
          <w:highlight w:val="yellow"/>
          <w:lang w:val="en-US"/>
        </w:rPr>
        <w:t>and us</w:t>
      </w:r>
      <w:r w:rsidR="004F7304" w:rsidRPr="00457D84">
        <w:rPr>
          <w:rFonts w:ascii="Times New Roman" w:hAnsi="Times New Roman" w:cs="Times New Roman"/>
          <w:sz w:val="24"/>
          <w:szCs w:val="24"/>
          <w:highlight w:val="yellow"/>
          <w:lang w:val="en-US"/>
        </w:rPr>
        <w:t>ing</w:t>
      </w:r>
      <w:r w:rsidR="00C343FB" w:rsidRPr="00457D84">
        <w:rPr>
          <w:rFonts w:ascii="Times New Roman" w:hAnsi="Times New Roman" w:cs="Times New Roman"/>
          <w:sz w:val="24"/>
          <w:szCs w:val="24"/>
          <w:highlight w:val="yellow"/>
          <w:lang w:val="en-US"/>
        </w:rPr>
        <w:t xml:space="preserve"> Egger’s regression</w:t>
      </w:r>
      <w:r w:rsidRPr="00457D84">
        <w:rPr>
          <w:rFonts w:ascii="Times New Roman" w:hAnsi="Times New Roman" w:cs="Times New Roman"/>
          <w:sz w:val="24"/>
          <w:szCs w:val="24"/>
          <w:highlight w:val="yellow"/>
          <w:lang w:val="en-US"/>
        </w:rPr>
        <w:t xml:space="preserve">. </w:t>
      </w:r>
      <w:r w:rsidR="00C343FB" w:rsidRPr="00457D84">
        <w:rPr>
          <w:rFonts w:ascii="Times New Roman" w:hAnsi="Times New Roman" w:cs="Times New Roman"/>
          <w:sz w:val="24"/>
          <w:szCs w:val="24"/>
          <w:highlight w:val="yellow"/>
          <w:lang w:val="en-US"/>
        </w:rPr>
        <w:t xml:space="preserve">We used model residuals because strong effect size heterogeneity can lead to what looks to be apparent publication bias </w:t>
      </w:r>
      <w:r w:rsidR="004F7304" w:rsidRPr="00457D84">
        <w:rPr>
          <w:rFonts w:ascii="Times New Roman" w:hAnsi="Times New Roman" w:cs="Times New Roman"/>
          <w:sz w:val="24"/>
          <w:szCs w:val="24"/>
          <w:highlight w:val="yellow"/>
          <w:lang w:val="en-US"/>
        </w:rPr>
        <w:fldChar w:fldCharType="begin"/>
      </w:r>
      <w:r w:rsidR="004F7304" w:rsidRPr="00457D84">
        <w:rPr>
          <w:rFonts w:ascii="Times New Roman" w:hAnsi="Times New Roman" w:cs="Times New Roman"/>
          <w:sz w:val="24"/>
          <w:szCs w:val="24"/>
          <w:highlight w:val="yellow"/>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sidRPr="00457D84">
        <w:rPr>
          <w:rFonts w:ascii="Times New Roman" w:hAnsi="Times New Roman" w:cs="Times New Roman"/>
          <w:sz w:val="24"/>
          <w:szCs w:val="24"/>
          <w:highlight w:val="yellow"/>
          <w:lang w:val="en-US"/>
        </w:rPr>
        <w:fldChar w:fldCharType="separate"/>
      </w:r>
      <w:r w:rsidR="004F7304" w:rsidRPr="00457D84">
        <w:rPr>
          <w:rFonts w:ascii="Times New Roman" w:hAnsi="Times New Roman" w:cs="Times New Roman"/>
          <w:noProof/>
          <w:sz w:val="24"/>
          <w:szCs w:val="24"/>
          <w:highlight w:val="yellow"/>
          <w:lang w:val="en-US"/>
        </w:rPr>
        <w:t>(Nakagawa and Santos, 2012)</w:t>
      </w:r>
      <w:r w:rsidR="004F7304" w:rsidRPr="00457D84">
        <w:rPr>
          <w:rFonts w:ascii="Times New Roman" w:hAnsi="Times New Roman" w:cs="Times New Roman"/>
          <w:sz w:val="24"/>
          <w:szCs w:val="24"/>
          <w:highlight w:val="yellow"/>
          <w:lang w:val="en-US"/>
        </w:rPr>
        <w:fldChar w:fldCharType="end"/>
      </w:r>
      <w:r w:rsidR="00C343FB" w:rsidRPr="00457D84">
        <w:rPr>
          <w:rFonts w:ascii="Times New Roman" w:hAnsi="Times New Roman" w:cs="Times New Roman"/>
          <w:sz w:val="24"/>
          <w:szCs w:val="24"/>
          <w:highlight w:val="yellow"/>
          <w:lang w:val="en-US"/>
        </w:rPr>
        <w:t>.</w:t>
      </w:r>
      <w:r w:rsidR="004F7304" w:rsidRPr="00507769">
        <w:rPr>
          <w:rFonts w:ascii="Times New Roman" w:hAnsi="Times New Roman" w:cs="Times New Roman"/>
          <w:sz w:val="24"/>
          <w:szCs w:val="24"/>
          <w:lang w:val="en-US"/>
        </w:rPr>
        <w:t xml:space="preserve"> Asymmetry in funnel plots and/or a significant intercept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3F4E1786" w:rsidR="002C2C89" w:rsidRPr="00507769" w:rsidRDefault="00305C0A" w:rsidP="00305C0A">
      <w:pPr>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Our laboratory-based dataset includes 15 papers reporting data on 16 species spanning four orders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w:t>
      </w:r>
      <w:proofErr w:type="spellStart"/>
      <w:r w:rsidR="00DA71C3" w:rsidRPr="00507769">
        <w:rPr>
          <w:rFonts w:ascii="Times New Roman" w:hAnsi="Times New Roman" w:cs="Times New Roman"/>
          <w:iCs/>
          <w:sz w:val="24"/>
          <w:szCs w:val="24"/>
          <w:lang w:val="en-US"/>
        </w:rPr>
        <w:t>viperine</w:t>
      </w:r>
      <w:proofErr w:type="spellEnd"/>
      <w:r w:rsidR="00DA71C3" w:rsidRPr="00507769">
        <w:rPr>
          <w:rFonts w:ascii="Times New Roman" w:hAnsi="Times New Roman" w:cs="Times New Roman"/>
          <w:iCs/>
          <w:sz w:val="24"/>
          <w:szCs w:val="24"/>
          <w:lang w:val="en-US"/>
        </w:rPr>
        <w:t xml:space="preserve"> water snak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 xml:space="preserve"> </w:t>
      </w:r>
      <w:r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Figure 1 shows the spread of species across the four orders and which species respire aerially or bimodally.</w:t>
      </w:r>
    </w:p>
    <w:p w14:paraId="6EC635B1" w14:textId="13F1B390" w:rsidR="0049674B" w:rsidRPr="00507769" w:rsidRDefault="00952EA2" w:rsidP="002C2C89">
      <w:pPr>
        <w:ind w:firstLine="72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Our field-based dataset includes 1</w:t>
      </w:r>
      <w:r w:rsidR="00EB569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xml:space="preserve">) and ranged from 1154 g in adult western </w:t>
      </w:r>
      <w:proofErr w:type="spellStart"/>
      <w:r w:rsidR="002C2C89" w:rsidRPr="00507769">
        <w:rPr>
          <w:rFonts w:ascii="Times New Roman" w:hAnsi="Times New Roman" w:cs="Times New Roman"/>
          <w:iCs/>
          <w:sz w:val="24"/>
          <w:szCs w:val="24"/>
          <w:lang w:val="en-US"/>
        </w:rPr>
        <w:t>sawshelled</w:t>
      </w:r>
      <w:proofErr w:type="spellEnd"/>
      <w:r w:rsidR="002C2C89" w:rsidRPr="00507769">
        <w:rPr>
          <w:rFonts w:ascii="Times New Roman" w:hAnsi="Times New Roman" w:cs="Times New Roman"/>
          <w:iCs/>
          <w:sz w:val="24"/>
          <w:szCs w:val="24"/>
          <w:lang w:val="en-US"/>
        </w:rPr>
        <w:t xml:space="preserve"> turtles (</w:t>
      </w:r>
      <w:proofErr w:type="spellStart"/>
      <w:r w:rsidR="002C2C89" w:rsidRPr="00507769">
        <w:rPr>
          <w:rFonts w:ascii="Times New Roman" w:hAnsi="Times New Roman" w:cs="Times New Roman"/>
          <w:i/>
          <w:sz w:val="24"/>
          <w:szCs w:val="24"/>
          <w:lang w:val="en-US"/>
        </w:rPr>
        <w:t>Myuchelys</w:t>
      </w:r>
      <w:proofErr w:type="spellEnd"/>
      <w:r w:rsidR="002C2C89" w:rsidRPr="00507769">
        <w:rPr>
          <w:rFonts w:ascii="Times New Roman" w:hAnsi="Times New Roman" w:cs="Times New Roman"/>
          <w:i/>
          <w:sz w:val="24"/>
          <w:szCs w:val="24"/>
          <w:lang w:val="en-US"/>
        </w:rPr>
        <w:t xml:space="preserve"> </w:t>
      </w:r>
      <w:proofErr w:type="spellStart"/>
      <w:r w:rsidR="002C2C89" w:rsidRPr="00507769">
        <w:rPr>
          <w:rFonts w:ascii="Times New Roman" w:hAnsi="Times New Roman" w:cs="Times New Roman"/>
          <w:i/>
          <w:sz w:val="24"/>
          <w:szCs w:val="24"/>
          <w:lang w:val="en-US"/>
        </w:rPr>
        <w:t>bellii</w:t>
      </w:r>
      <w:proofErr w:type="spellEnd"/>
      <w:r w:rsidR="002C2C89" w:rsidRPr="00507769">
        <w:rPr>
          <w:rFonts w:ascii="Times New Roman" w:hAnsi="Times New Roman" w:cs="Times New Roman"/>
          <w:iCs/>
          <w:sz w:val="24"/>
          <w:szCs w:val="24"/>
          <w:lang w:val="en-US"/>
        </w:rPr>
        <w:t>) to 110 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 xml:space="preserve">Only the overall effect of temperature increases on </w:t>
      </w:r>
      <w:r w:rsidR="0049674B" w:rsidRPr="00507769">
        <w:rPr>
          <w:rFonts w:ascii="Times New Roman" w:hAnsi="Times New Roman" w:cs="Times New Roman"/>
          <w:iCs/>
          <w:sz w:val="24"/>
          <w:szCs w:val="24"/>
          <w:lang w:val="en-US"/>
        </w:rPr>
        <w:lastRenderedPageBreak/>
        <w:t>dive duration means and variability were examined due to the smaller size of the field-based dataset</w:t>
      </w:r>
      <w:r w:rsidR="001F72A7">
        <w:rPr>
          <w:rFonts w:ascii="Times New Roman" w:hAnsi="Times New Roman" w:cs="Times New Roman"/>
          <w:iCs/>
          <w:sz w:val="24"/>
          <w:szCs w:val="24"/>
          <w:lang w:val="en-US"/>
        </w:rPr>
        <w:t>, and w</w:t>
      </w:r>
      <w:r w:rsidR="00EB569C" w:rsidRPr="00507769">
        <w:rPr>
          <w:rFonts w:ascii="Times New Roman" w:hAnsi="Times New Roman" w:cs="Times New Roman"/>
          <w:iCs/>
          <w:sz w:val="24"/>
          <w:szCs w:val="24"/>
          <w:lang w:val="en-US"/>
        </w:rPr>
        <w:t>e were unable to disentangle study effects from species effects.</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w:t>
      </w:r>
      <w:proofErr w:type="spellStart"/>
      <w:r w:rsidRPr="00507769">
        <w:rPr>
          <w:rFonts w:ascii="Times New Roman" w:hAnsi="Times New Roman" w:cs="Times New Roman"/>
          <w:i/>
          <w:iCs/>
          <w:sz w:val="24"/>
          <w:szCs w:val="24"/>
          <w:lang w:val="en-US"/>
        </w:rPr>
        <w:t>i</w:t>
      </w:r>
      <w:proofErr w:type="spellEnd"/>
      <w:r w:rsidRPr="00507769">
        <w:rPr>
          <w:rFonts w:ascii="Times New Roman" w:hAnsi="Times New Roman" w:cs="Times New Roman"/>
          <w:i/>
          <w:iCs/>
          <w:sz w:val="24"/>
          <w:szCs w:val="24"/>
          <w:lang w:val="en-US"/>
        </w:rPr>
        <w:t xml:space="preserve">)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1913A159" w14:textId="1C710174" w:rsidR="00DC24DF" w:rsidRPr="00DC24DF" w:rsidRDefault="00C90BA1" w:rsidP="00DC24DF">
      <w:pPr>
        <w:spacing w:after="6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0.38 ± 0.26, pooled across orders</w:t>
      </w:r>
      <w:r w:rsidR="00DC24DF">
        <w:rPr>
          <w:rFonts w:ascii="Times New Roman" w:hAnsi="Times New Roman" w:cs="Times New Roman"/>
          <w:iCs/>
          <w:sz w:val="24"/>
          <w:szCs w:val="24"/>
          <w:lang w:val="en-US"/>
        </w:rPr>
        <w:t xml:space="preserve"> and lab/field studies</w:t>
      </w:r>
      <w:r w:rsidRPr="00507769">
        <w:rPr>
          <w:rFonts w:ascii="Times New Roman" w:hAnsi="Times New Roman" w:cs="Times New Roman"/>
          <w:iCs/>
          <w:sz w:val="24"/>
          <w:szCs w:val="24"/>
          <w:lang w:val="en-US"/>
        </w:rPr>
        <w:t xml:space="preserve">, mean ± S.D.) which equates to an approximate 62% decrease in dive durations for every 10°C increase in body temperature. </w:t>
      </w:r>
      <w:r w:rsidR="00DC24DF">
        <w:rPr>
          <w:rFonts w:ascii="Times New Roman" w:hAnsi="Times New Roman" w:cs="Times New Roman"/>
          <w:iCs/>
          <w:sz w:val="24"/>
          <w:szCs w:val="24"/>
          <w:lang w:val="en-US"/>
        </w:rPr>
        <w:t xml:space="preserve"> In laboratory-based studies, o</w:t>
      </w:r>
      <w:r w:rsidRPr="00507769">
        <w:rPr>
          <w:rFonts w:ascii="Times New Roman" w:hAnsi="Times New Roman" w:cs="Times New Roman"/>
          <w:iCs/>
          <w:sz w:val="24"/>
          <w:szCs w:val="24"/>
          <w:lang w:val="en-US"/>
        </w:rPr>
        <w:t xml:space="preserve">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w:t>
      </w:r>
      <w:r w:rsidR="00DC24DF">
        <w:rPr>
          <w:rFonts w:ascii="Times New Roman" w:hAnsi="Times New Roman" w:cs="Times New Roman"/>
          <w:iCs/>
          <w:sz w:val="24"/>
          <w:szCs w:val="24"/>
          <w:lang w:val="en-US"/>
        </w:rPr>
        <w:t>36</w:t>
      </w:r>
      <w:r w:rsidRPr="00507769">
        <w:rPr>
          <w:rFonts w:ascii="Times New Roman" w:hAnsi="Times New Roman" w:cs="Times New Roman"/>
          <w:iCs/>
          <w:sz w:val="24"/>
          <w:szCs w:val="24"/>
          <w:lang w:val="en-US"/>
        </w:rPr>
        <w:t xml:space="preserve"> ± 0.3</w:t>
      </w:r>
      <w:r w:rsidR="00DC24DF">
        <w:rPr>
          <w:rFonts w:ascii="Times New Roman" w:hAnsi="Times New Roman" w:cs="Times New Roman"/>
          <w:iCs/>
          <w:sz w:val="24"/>
          <w:szCs w:val="24"/>
          <w:lang w:val="en-US"/>
        </w:rPr>
        <w:t>5</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 0.</w:t>
      </w:r>
      <w:r w:rsidR="00DC24DF">
        <w:rPr>
          <w:rFonts w:ascii="Times New Roman" w:hAnsi="Times New Roman" w:cs="Times New Roman"/>
          <w:iCs/>
          <w:sz w:val="24"/>
          <w:szCs w:val="24"/>
          <w:lang w:val="en-US"/>
        </w:rPr>
        <w:t>08</w:t>
      </w:r>
      <w:r w:rsidRPr="00507769">
        <w:rPr>
          <w:rFonts w:ascii="Times New Roman" w:hAnsi="Times New Roman" w:cs="Times New Roman"/>
          <w:iCs/>
          <w:sz w:val="24"/>
          <w:szCs w:val="24"/>
          <w:lang w:val="en-US"/>
        </w:rPr>
        <w:t xml:space="preserve">, </w:t>
      </w:r>
      <w:r w:rsidRPr="00507769">
        <w:rPr>
          <w:rFonts w:ascii="Times New Roman" w:hAnsi="Times New Roman" w:cs="Times New Roman"/>
          <w:bCs/>
          <w:sz w:val="24"/>
          <w:szCs w:val="24"/>
          <w:lang w:val="en-US"/>
        </w:rPr>
        <w:t>0.</w:t>
      </w:r>
      <w:r w:rsidR="00DC24DF">
        <w:rPr>
          <w:rFonts w:ascii="Times New Roman" w:hAnsi="Times New Roman" w:cs="Times New Roman"/>
          <w:bCs/>
          <w:sz w:val="24"/>
          <w:szCs w:val="24"/>
          <w:lang w:val="en-US"/>
        </w:rPr>
        <w:t>42</w:t>
      </w:r>
      <w:r w:rsidRPr="00507769">
        <w:rPr>
          <w:rFonts w:ascii="Times New Roman" w:hAnsi="Times New Roman" w:cs="Times New Roman"/>
          <w:bCs/>
          <w:sz w:val="24"/>
          <w:szCs w:val="24"/>
          <w:lang w:val="en-US"/>
        </w:rPr>
        <w:t xml:space="preserve"> </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and 0.32 ± 0.08 (mean ± S.D.) for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xml:space="preserve">, respectively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00DC24DF">
        <w:rPr>
          <w:rFonts w:ascii="Times New Roman" w:hAnsi="Times New Roman" w:cs="Times New Roman"/>
          <w:iCs/>
          <w:sz w:val="24"/>
          <w:szCs w:val="24"/>
          <w:lang w:val="en-US"/>
        </w:rPr>
        <w:t xml:space="preserve">Field- based </w:t>
      </w:r>
      <w:r w:rsidR="00DC24DF">
        <w:rPr>
          <w:rFonts w:ascii="Times New Roman" w:hAnsi="Times New Roman" w:cs="Times New Roman"/>
          <w:i/>
          <w:sz w:val="24"/>
          <w:szCs w:val="24"/>
          <w:lang w:val="en-US"/>
        </w:rPr>
        <w:t>Q</w:t>
      </w:r>
      <w:r w:rsidR="00DC24DF" w:rsidRPr="00DC24DF">
        <w:rPr>
          <w:rFonts w:ascii="Times New Roman" w:hAnsi="Times New Roman" w:cs="Times New Roman"/>
          <w:iCs/>
          <w:sz w:val="24"/>
          <w:szCs w:val="24"/>
          <w:vertAlign w:val="subscript"/>
          <w:lang w:val="en-US"/>
        </w:rPr>
        <w:t xml:space="preserve">10 </w:t>
      </w:r>
      <w:r w:rsidR="00DC24DF">
        <w:rPr>
          <w:rFonts w:ascii="Times New Roman" w:hAnsi="Times New Roman" w:cs="Times New Roman"/>
          <w:iCs/>
          <w:sz w:val="24"/>
          <w:szCs w:val="24"/>
          <w:lang w:val="en-US"/>
        </w:rPr>
        <w:t xml:space="preserve">values were similar for </w:t>
      </w:r>
      <w:r w:rsidR="00DC24DF" w:rsidRPr="00507769">
        <w:rPr>
          <w:rFonts w:ascii="Times New Roman" w:hAnsi="Times New Roman" w:cs="Times New Roman"/>
          <w:iCs/>
          <w:sz w:val="24"/>
          <w:szCs w:val="24"/>
          <w:lang w:val="en-US"/>
        </w:rPr>
        <w:t>Testudines</w:t>
      </w:r>
      <w:r w:rsidR="00DC24DF">
        <w:rPr>
          <w:rFonts w:ascii="Times New Roman" w:hAnsi="Times New Roman" w:cs="Times New Roman"/>
          <w:iCs/>
          <w:sz w:val="24"/>
          <w:szCs w:val="24"/>
          <w:lang w:val="en-US"/>
        </w:rPr>
        <w:t xml:space="preserve">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1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31</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but higher for Crocodilia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7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04</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xml:space="preserve">. </w:t>
      </w:r>
    </w:p>
    <w:p w14:paraId="3CAB103C" w14:textId="25422646" w:rsidR="00A77B71" w:rsidRPr="00507769" w:rsidRDefault="0049674B" w:rsidP="00EB569C">
      <w:pPr>
        <w:ind w:firstLine="720"/>
        <w:jc w:val="both"/>
        <w:rPr>
          <w:rStyle w:val="gd15mcfceub"/>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In our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294AFC"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A), but unsurprisingly, there was high between 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294AFC" w:rsidRPr="00507769">
        <w:rPr>
          <w:rFonts w:ascii="Times New Roman" w:hAnsi="Times New Roman" w:cs="Times New Roman"/>
          <w:iCs/>
          <w:sz w:val="24"/>
          <w:szCs w:val="24"/>
          <w:lang w:val="en-US"/>
        </w:rPr>
        <w:t>3</w:t>
      </w:r>
      <w:r w:rsidR="00C90BA1" w:rsidRPr="00507769">
        <w:rPr>
          <w:rFonts w:ascii="Times New Roman" w:hAnsi="Times New Roman" w:cs="Times New Roman"/>
          <w:iCs/>
          <w:sz w:val="24"/>
          <w:szCs w:val="24"/>
          <w:lang w:val="en-US"/>
        </w:rPr>
        <w:t>B),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In our field-based dataset</w:t>
      </w:r>
      <w:r w:rsidR="001F72A7">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our multi-level meta-analysis models also suggested a large overall decrease in mean dive duration as temperatures rise (</w:t>
      </w:r>
      <w:r w:rsidR="001F72A7" w:rsidRPr="001F72A7">
        <w:rPr>
          <w:rFonts w:ascii="Times New Roman" w:hAnsi="Times New Roman" w:cs="Times New Roman"/>
          <w:iCs/>
          <w:sz w:val="24"/>
          <w:szCs w:val="24"/>
          <w:highlight w:val="yellow"/>
          <w:lang w:val="en-US"/>
        </w:rPr>
        <w:t>Fig. 3A</w:t>
      </w:r>
      <w:r w:rsidR="001F72A7">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ln</w:t>
      </w:r>
      <w:r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30, 95% CI: -0.818 - -</w:t>
      </w:r>
      <w:r w:rsidR="001F72A7">
        <w:rPr>
          <w:rFonts w:ascii="Times New Roman" w:hAnsi="Times New Roman" w:cs="Times New Roman"/>
          <w:iCs/>
          <w:sz w:val="24"/>
          <w:szCs w:val="24"/>
          <w:lang w:val="en-US"/>
        </w:rPr>
        <w:t> </w:t>
      </w:r>
      <w:r w:rsidR="00A77B71" w:rsidRPr="00507769">
        <w:rPr>
          <w:rFonts w:ascii="Times New Roman" w:hAnsi="Times New Roman" w:cs="Times New Roman"/>
          <w:iCs/>
          <w:sz w:val="24"/>
          <w:szCs w:val="24"/>
          <w:lang w:val="en-US"/>
        </w:rPr>
        <w:t xml:space="preserve">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C). In contrast, increases in temperature</w:t>
      </w:r>
      <w:r w:rsidR="001F72A7">
        <w:rPr>
          <w:rFonts w:ascii="Times New Roman" w:hAnsi="Times New Roman" w:cs="Times New Roman"/>
          <w:iCs/>
          <w:sz w:val="24"/>
          <w:szCs w:val="24"/>
          <w:lang w:val="en-US"/>
        </w:rPr>
        <w:t>, in the field,</w:t>
      </w:r>
      <w:r w:rsidR="00A77B71" w:rsidRPr="00507769">
        <w:rPr>
          <w:rFonts w:ascii="Times New Roman" w:hAnsi="Times New Roman" w:cs="Times New Roman"/>
          <w:iCs/>
          <w:sz w:val="24"/>
          <w:szCs w:val="24"/>
          <w:lang w:val="en-US"/>
        </w:rPr>
        <w:t xml:space="preserv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on the variability in overall dive duration (</w:t>
      </w:r>
      <w:r w:rsidR="001F72A7" w:rsidRPr="001F72A7">
        <w:rPr>
          <w:rFonts w:ascii="Times New Roman" w:hAnsi="Times New Roman" w:cs="Times New Roman"/>
          <w:iCs/>
          <w:sz w:val="24"/>
          <w:szCs w:val="24"/>
          <w:highlight w:val="yellow"/>
          <w:lang w:val="en-US"/>
        </w:rPr>
        <w:t>Fig. 3A,</w:t>
      </w:r>
      <w:r w:rsidR="001F72A7">
        <w:rPr>
          <w:rFonts w:ascii="Times New Roman" w:hAnsi="Times New Roman" w:cs="Times New Roman"/>
          <w:iCs/>
          <w:sz w:val="24"/>
          <w:szCs w:val="24"/>
          <w:lang w:val="en-US"/>
        </w:rPr>
        <w:t xml:space="preserve"> </w:t>
      </w:r>
      <w:r w:rsidR="00A77B71" w:rsidRPr="00507769">
        <w:rPr>
          <w:rFonts w:ascii="Times New Roman" w:hAnsi="Times New Roman" w:cs="Times New Roman"/>
          <w:i/>
          <w:sz w:val="24"/>
          <w:szCs w:val="24"/>
          <w:lang w:val="en-US"/>
        </w:rPr>
        <w:t>ln</w:t>
      </w:r>
      <w:r w:rsidR="00A77B71" w:rsidRPr="00507769">
        <w:rPr>
          <w:rFonts w:ascii="Times New Roman" w:hAnsi="Times New Roman" w:cs="Times New Roman"/>
          <w:iCs/>
          <w:sz w:val="24"/>
          <w:szCs w:val="24"/>
          <w:lang w:val="en-US"/>
        </w:rPr>
        <w:t xml:space="preserve">CVR 0.117, 95% CI: -0.373 –   0.606).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09D1D2DB"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800F97" w:rsidRPr="00507769">
        <w:rPr>
          <w:rStyle w:val="gd15mcfceub"/>
          <w:rFonts w:ascii="Times New Roman" w:hAnsi="Times New Roman" w:cs="Times New Roman"/>
          <w:color w:val="000000"/>
          <w:sz w:val="24"/>
          <w:szCs w:val="24"/>
          <w:bdr w:val="none" w:sz="0" w:space="0" w:color="auto" w:frame="1"/>
        </w:rPr>
        <w:t xml:space="preserve">Our 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1"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1"/>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294AFC" w:rsidRPr="00507769">
        <w:rPr>
          <w:rFonts w:ascii="Times New Roman" w:hAnsi="Times New Roman" w:cs="Times New Roman"/>
          <w:iCs/>
          <w:sz w:val="24"/>
          <w:szCs w:val="24"/>
          <w:lang w:val="en-US"/>
        </w:rPr>
        <w:t>3</w:t>
      </w:r>
      <w:r w:rsidR="00106ACC" w:rsidRPr="00507769">
        <w:rPr>
          <w:rFonts w:ascii="Times New Roman" w:hAnsi="Times New Roman" w:cs="Times New Roman"/>
          <w:iCs/>
          <w:sz w:val="24"/>
          <w:szCs w:val="24"/>
          <w:lang w:val="en-US"/>
        </w:rPr>
        <w:t>C).</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294AFC" w:rsidRPr="00507769">
        <w:rPr>
          <w:rFonts w:ascii="Times New Roman" w:eastAsia="Times New Roman" w:hAnsi="Times New Roman" w:cs="Times New Roman"/>
          <w:color w:val="000000"/>
          <w:sz w:val="24"/>
          <w:szCs w:val="24"/>
          <w:bdr w:val="none" w:sz="0" w:space="0" w:color="auto" w:frame="1"/>
          <w:lang w:eastAsia="en-AU"/>
        </w:rPr>
        <w:t>3</w:t>
      </w:r>
      <w:r w:rsidR="009B6371" w:rsidRPr="00507769">
        <w:rPr>
          <w:rFonts w:ascii="Times New Roman" w:eastAsia="Times New Roman" w:hAnsi="Times New Roman" w:cs="Times New Roman"/>
          <w:color w:val="000000"/>
          <w:sz w:val="24"/>
          <w:szCs w:val="24"/>
          <w:bdr w:val="none" w:sz="0" w:space="0" w:color="auto" w:frame="1"/>
          <w:lang w:eastAsia="en-AU"/>
        </w:rPr>
        <w:t>D</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proofErr w:type="spellEnd"/>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559622CF" w:rsidR="00166B01" w:rsidRPr="00507769" w:rsidRDefault="00166B01" w:rsidP="00CA7277">
      <w:pPr>
        <w:jc w:val="both"/>
        <w:rPr>
          <w:rFonts w:ascii="Times New Roman" w:hAnsi="Times New Roman" w:cs="Times New Roman"/>
          <w:i/>
          <w:iCs/>
          <w:sz w:val="24"/>
          <w:szCs w:val="24"/>
          <w:lang w:val="en-US"/>
        </w:rPr>
      </w:pPr>
    </w:p>
    <w:p w14:paraId="7BC241BA" w14:textId="77777777" w:rsidR="00607B34" w:rsidRPr="00507769" w:rsidRDefault="00607B34"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C2FF4AE"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2" w:name="OLE_LINK5"/>
      <w:r w:rsidRPr="00507769">
        <w:rPr>
          <w:rFonts w:ascii="Times New Roman" w:hAnsi="Times New Roman" w:cs="Times New Roman"/>
          <w:sz w:val="24"/>
          <w:szCs w:val="24"/>
          <w:lang w:val="en-US"/>
        </w:rPr>
        <w:t> -</w:t>
      </w:r>
      <w:bookmarkEnd w:id="2"/>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6E17AD" w:rsidRPr="00507769">
        <w:rPr>
          <w:rFonts w:ascii="Times New Roman" w:hAnsi="Times New Roman" w:cs="Times New Roman"/>
          <w:sz w:val="24"/>
          <w:szCs w:val="24"/>
          <w:lang w:val="en-US"/>
        </w:rPr>
        <w:t>4</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average temperature between groups</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3"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3"/>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4"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4"/>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5" w:name="OLE_LINK30"/>
      <w:r w:rsidR="000E517A" w:rsidRPr="00507769">
        <w:rPr>
          <w:rFonts w:ascii="Times New Roman" w:hAnsi="Times New Roman" w:cs="Times New Roman"/>
          <w:sz w:val="24"/>
          <w:szCs w:val="24"/>
          <w:lang w:val="en-US"/>
        </w:rPr>
        <w:t>1.</w:t>
      </w:r>
      <w:bookmarkEnd w:id="5"/>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6"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6"/>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DC4D80" w:rsidRPr="00507769">
        <w:rPr>
          <w:rFonts w:ascii="Times New Roman" w:hAnsi="Times New Roman" w:cs="Times New Roman"/>
          <w:sz w:val="24"/>
          <w:szCs w:val="24"/>
          <w:lang w:val="en-US"/>
        </w:rPr>
        <w:t>4</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when controlling for the temperature difference, mean temperatur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Mean</w:t>
      </w:r>
      <w:proofErr w:type="spellEnd"/>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proofErr w:type="spellStart"/>
      <w:r w:rsidRPr="00507769">
        <w:rPr>
          <w:rFonts w:ascii="Times New Roman" w:hAnsi="Times New Roman" w:cs="Times New Roman"/>
          <w:i/>
          <w:iCs/>
          <w:sz w:val="24"/>
          <w:szCs w:val="24"/>
          <w:lang w:val="en-US"/>
        </w:rPr>
        <w:t>Elusor</w:t>
      </w:r>
      <w:proofErr w:type="spellEnd"/>
      <w:r w:rsidRPr="00507769">
        <w:rPr>
          <w:rFonts w:ascii="Times New Roman" w:hAnsi="Times New Roman" w:cs="Times New Roman"/>
          <w:i/>
          <w:iCs/>
          <w:sz w:val="24"/>
          <w:szCs w:val="24"/>
          <w:lang w:val="en-US"/>
        </w:rPr>
        <w:t xml:space="preserve">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r w:rsidR="00C918FF" w:rsidRPr="00507769">
        <w:rPr>
          <w:rFonts w:ascii="Times New Roman" w:hAnsi="Times New Roman" w:cs="Times New Roman"/>
          <w:sz w:val="24"/>
          <w:szCs w:val="24"/>
          <w:lang w:val="en-US"/>
        </w:rPr>
        <w:t xml:space="preserve">is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67D9B78F" w14:textId="602EE75F" w:rsidR="00670C85" w:rsidRPr="00507769" w:rsidRDefault="0062005F" w:rsidP="00115F40">
      <w:pPr>
        <w:jc w:val="both"/>
        <w:rPr>
          <w:rFonts w:ascii="Times New Roman" w:hAnsi="Times New Roman" w:cs="Times New Roman"/>
          <w:sz w:val="24"/>
          <w:szCs w:val="24"/>
          <w:lang w:val="en-US"/>
        </w:rPr>
      </w:pPr>
      <w:r w:rsidRPr="00457D84">
        <w:rPr>
          <w:rFonts w:ascii="Times New Roman" w:hAnsi="Times New Roman" w:cs="Times New Roman"/>
          <w:sz w:val="24"/>
          <w:szCs w:val="24"/>
          <w:highlight w:val="yellow"/>
          <w:lang w:val="en-US"/>
        </w:rPr>
        <w:t xml:space="preserve">Visual inspection of funnel plots </w:t>
      </w:r>
      <w:r w:rsidR="00BE219C" w:rsidRPr="00457D84">
        <w:rPr>
          <w:rFonts w:ascii="Times New Roman" w:hAnsi="Times New Roman" w:cs="Times New Roman"/>
          <w:sz w:val="24"/>
          <w:szCs w:val="24"/>
          <w:highlight w:val="yellow"/>
          <w:lang w:val="en-US"/>
        </w:rPr>
        <w:t>showed some asymmetry of effect sizes around the meta-analytic mean</w:t>
      </w:r>
      <w:r w:rsidR="003B791C" w:rsidRPr="00457D84">
        <w:rPr>
          <w:rFonts w:ascii="Times New Roman" w:hAnsi="Times New Roman" w:cs="Times New Roman"/>
          <w:sz w:val="24"/>
          <w:szCs w:val="24"/>
          <w:highlight w:val="yellow"/>
          <w:lang w:val="en-US"/>
        </w:rPr>
        <w:t xml:space="preserve"> (</w:t>
      </w:r>
      <w:r w:rsidR="00187E4D" w:rsidRPr="00457D84">
        <w:rPr>
          <w:rFonts w:ascii="Times New Roman" w:hAnsi="Times New Roman" w:cs="Times New Roman"/>
          <w:i/>
          <w:iCs/>
          <w:sz w:val="24"/>
          <w:szCs w:val="24"/>
          <w:highlight w:val="yellow"/>
          <w:lang w:val="en-US"/>
        </w:rPr>
        <w:t>ln</w:t>
      </w:r>
      <w:r w:rsidR="00187E4D" w:rsidRPr="00457D84">
        <w:rPr>
          <w:rFonts w:ascii="Times New Roman" w:hAnsi="Times New Roman" w:cs="Times New Roman"/>
          <w:sz w:val="24"/>
          <w:szCs w:val="24"/>
          <w:highlight w:val="yellow"/>
          <w:lang w:val="en-US"/>
        </w:rPr>
        <w:t>RR</w:t>
      </w:r>
      <w:r w:rsidR="00D42F2B" w:rsidRPr="00457D84">
        <w:rPr>
          <w:rFonts w:ascii="Times New Roman" w:hAnsi="Times New Roman" w:cs="Times New Roman"/>
          <w:sz w:val="24"/>
          <w:szCs w:val="24"/>
          <w:highlight w:val="yellow"/>
          <w:lang w:val="en-US"/>
        </w:rPr>
        <w:t>)</w:t>
      </w:r>
      <w:r w:rsidR="00875291" w:rsidRPr="00457D84">
        <w:rPr>
          <w:rFonts w:ascii="Times New Roman" w:hAnsi="Times New Roman" w:cs="Times New Roman"/>
          <w:sz w:val="24"/>
          <w:szCs w:val="24"/>
          <w:highlight w:val="yellow"/>
          <w:lang w:val="en-US"/>
        </w:rPr>
        <w:t xml:space="preserve"> in the laboratory-based dataset</w:t>
      </w:r>
      <w:r w:rsidR="00D42F2B" w:rsidRPr="00457D84">
        <w:rPr>
          <w:rFonts w:ascii="Times New Roman" w:hAnsi="Times New Roman" w:cs="Times New Roman"/>
          <w:sz w:val="24"/>
          <w:szCs w:val="24"/>
          <w:highlight w:val="yellow"/>
          <w:lang w:val="en-US"/>
        </w:rPr>
        <w:t xml:space="preserve"> but</w:t>
      </w:r>
      <w:r w:rsidR="000E2CC1" w:rsidRPr="00457D84">
        <w:rPr>
          <w:rFonts w:ascii="Times New Roman" w:hAnsi="Times New Roman" w:cs="Times New Roman"/>
          <w:sz w:val="24"/>
          <w:szCs w:val="24"/>
          <w:highlight w:val="yellow"/>
          <w:lang w:val="en-US"/>
        </w:rPr>
        <w:t xml:space="preserve"> </w:t>
      </w:r>
      <w:r w:rsidR="0090728C" w:rsidRPr="00457D84">
        <w:rPr>
          <w:rFonts w:ascii="Times New Roman" w:hAnsi="Times New Roman" w:cs="Times New Roman"/>
          <w:sz w:val="24"/>
          <w:szCs w:val="24"/>
          <w:highlight w:val="yellow"/>
          <w:lang w:val="en-US"/>
        </w:rPr>
        <w:t xml:space="preserve">showed symmetry </w:t>
      </w:r>
      <w:r w:rsidR="00187E4D" w:rsidRPr="00457D84">
        <w:rPr>
          <w:rFonts w:ascii="Times New Roman" w:hAnsi="Times New Roman" w:cs="Times New Roman"/>
          <w:sz w:val="24"/>
          <w:szCs w:val="24"/>
          <w:highlight w:val="yellow"/>
          <w:lang w:val="en-US"/>
        </w:rPr>
        <w:t xml:space="preserve">around the meta-analytic </w:t>
      </w:r>
      <w:r w:rsidR="00875291" w:rsidRPr="00457D84">
        <w:rPr>
          <w:rFonts w:ascii="Times New Roman" w:hAnsi="Times New Roman" w:cs="Times New Roman"/>
          <w:sz w:val="24"/>
          <w:szCs w:val="24"/>
          <w:highlight w:val="yellow"/>
          <w:lang w:val="en-US"/>
        </w:rPr>
        <w:t>mean (</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 xml:space="preserve">RR) in the field-based data set. Symmetry was observed in funnel plots for the meta-analytic </w:t>
      </w:r>
      <w:r w:rsidR="00187E4D" w:rsidRPr="00457D84">
        <w:rPr>
          <w:rFonts w:ascii="Times New Roman" w:hAnsi="Times New Roman" w:cs="Times New Roman"/>
          <w:sz w:val="24"/>
          <w:szCs w:val="24"/>
          <w:highlight w:val="yellow"/>
          <w:lang w:val="en-US"/>
        </w:rPr>
        <w:t>variance (</w:t>
      </w:r>
      <w:r w:rsidR="007977F9" w:rsidRPr="00457D84">
        <w:rPr>
          <w:rFonts w:ascii="Times New Roman" w:hAnsi="Times New Roman" w:cs="Times New Roman"/>
          <w:i/>
          <w:iCs/>
          <w:sz w:val="24"/>
          <w:szCs w:val="24"/>
          <w:highlight w:val="yellow"/>
          <w:lang w:val="en-US"/>
        </w:rPr>
        <w:t>ln</w:t>
      </w:r>
      <w:r w:rsidR="007977F9" w:rsidRPr="00457D84">
        <w:rPr>
          <w:rFonts w:ascii="Times New Roman" w:hAnsi="Times New Roman" w:cs="Times New Roman"/>
          <w:sz w:val="24"/>
          <w:szCs w:val="24"/>
          <w:highlight w:val="yellow"/>
          <w:lang w:val="en-US"/>
        </w:rPr>
        <w:t>CVR)</w:t>
      </w:r>
      <w:r w:rsidR="00875291" w:rsidRPr="00457D84">
        <w:rPr>
          <w:rFonts w:ascii="Times New Roman" w:hAnsi="Times New Roman" w:cs="Times New Roman"/>
          <w:sz w:val="24"/>
          <w:szCs w:val="24"/>
          <w:highlight w:val="yellow"/>
          <w:lang w:val="en-US"/>
        </w:rPr>
        <w:t xml:space="preserve"> in both the laboratory- and field-based datasets</w:t>
      </w:r>
      <w:r w:rsidR="007977F9" w:rsidRPr="00457D84">
        <w:rPr>
          <w:rFonts w:ascii="Times New Roman" w:hAnsi="Times New Roman" w:cs="Times New Roman"/>
          <w:sz w:val="24"/>
          <w:szCs w:val="24"/>
          <w:highlight w:val="yellow"/>
          <w:lang w:val="en-US"/>
        </w:rPr>
        <w:t xml:space="preserve"> (Fig</w:t>
      </w:r>
      <w:r w:rsidR="00F41431" w:rsidRPr="00457D84">
        <w:rPr>
          <w:rFonts w:ascii="Times New Roman" w:hAnsi="Times New Roman" w:cs="Times New Roman"/>
          <w:sz w:val="24"/>
          <w:szCs w:val="24"/>
          <w:highlight w:val="yellow"/>
          <w:lang w:val="en-US"/>
        </w:rPr>
        <w:t>.</w:t>
      </w:r>
      <w:r w:rsidR="007977F9" w:rsidRPr="00457D84">
        <w:rPr>
          <w:rFonts w:ascii="Times New Roman" w:hAnsi="Times New Roman" w:cs="Times New Roman"/>
          <w:sz w:val="24"/>
          <w:szCs w:val="24"/>
          <w:highlight w:val="yellow"/>
          <w:lang w:val="en-US"/>
        </w:rPr>
        <w:t xml:space="preserve"> </w:t>
      </w:r>
      <w:r w:rsidR="00AD45B1" w:rsidRPr="00457D84">
        <w:rPr>
          <w:rFonts w:ascii="Times New Roman" w:hAnsi="Times New Roman" w:cs="Times New Roman"/>
          <w:sz w:val="24"/>
          <w:szCs w:val="24"/>
          <w:highlight w:val="yellow"/>
          <w:lang w:val="en-US"/>
        </w:rPr>
        <w:t>S</w:t>
      </w:r>
      <w:r w:rsidR="00A17758" w:rsidRPr="00457D84">
        <w:rPr>
          <w:rFonts w:ascii="Times New Roman" w:hAnsi="Times New Roman" w:cs="Times New Roman"/>
          <w:sz w:val="24"/>
          <w:szCs w:val="24"/>
          <w:highlight w:val="yellow"/>
          <w:lang w:val="en-US"/>
        </w:rPr>
        <w:t xml:space="preserve">2 </w:t>
      </w:r>
      <w:r w:rsidR="007977F9" w:rsidRPr="00457D84">
        <w:rPr>
          <w:rFonts w:ascii="Times New Roman" w:hAnsi="Times New Roman" w:cs="Times New Roman"/>
          <w:sz w:val="24"/>
          <w:szCs w:val="24"/>
          <w:highlight w:val="yellow"/>
          <w:lang w:val="en-US"/>
        </w:rPr>
        <w:t xml:space="preserve">A-B). </w:t>
      </w:r>
      <w:r w:rsidR="00D42F2B" w:rsidRPr="00457D84">
        <w:rPr>
          <w:rFonts w:ascii="Times New Roman" w:hAnsi="Times New Roman" w:cs="Times New Roman"/>
          <w:sz w:val="24"/>
          <w:szCs w:val="24"/>
          <w:highlight w:val="yellow"/>
          <w:lang w:val="en-US"/>
        </w:rPr>
        <w:t xml:space="preserve">The Egger’s regression results </w:t>
      </w:r>
      <w:r w:rsidR="008403D4" w:rsidRPr="00457D84">
        <w:rPr>
          <w:rFonts w:ascii="Times New Roman" w:hAnsi="Times New Roman" w:cs="Times New Roman"/>
          <w:sz w:val="24"/>
          <w:szCs w:val="24"/>
          <w:highlight w:val="yellow"/>
          <w:lang w:val="en-US"/>
        </w:rPr>
        <w:t xml:space="preserve">indicated </w:t>
      </w:r>
      <w:r w:rsidR="00AD0D93" w:rsidRPr="00457D84">
        <w:rPr>
          <w:rFonts w:ascii="Times New Roman" w:hAnsi="Times New Roman" w:cs="Times New Roman"/>
          <w:sz w:val="24"/>
          <w:szCs w:val="24"/>
          <w:highlight w:val="yellow"/>
          <w:lang w:val="en-US"/>
        </w:rPr>
        <w:t>th</w:t>
      </w:r>
      <w:r w:rsidR="00670C85" w:rsidRPr="00457D84">
        <w:rPr>
          <w:rFonts w:ascii="Times New Roman" w:hAnsi="Times New Roman" w:cs="Times New Roman"/>
          <w:sz w:val="24"/>
          <w:szCs w:val="24"/>
          <w:highlight w:val="yellow"/>
          <w:lang w:val="en-US"/>
        </w:rPr>
        <w:t>at there was no significant publication bias in the dataset in dive durations means (</w:t>
      </w:r>
      <w:r w:rsidR="00875291" w:rsidRPr="00457D84">
        <w:rPr>
          <w:rFonts w:ascii="Times New Roman" w:hAnsi="Times New Roman" w:cs="Times New Roman"/>
          <w:sz w:val="24"/>
          <w:szCs w:val="24"/>
          <w:highlight w:val="yellow"/>
          <w:lang w:val="en-US"/>
        </w:rPr>
        <w:t xml:space="preserve">laboratory-based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RR </w:t>
      </w:r>
      <w:r w:rsidR="00DA5F67" w:rsidRPr="00457D84">
        <w:rPr>
          <w:rFonts w:ascii="Times New Roman" w:hAnsi="Times New Roman" w:cs="Times New Roman"/>
          <w:sz w:val="24"/>
          <w:szCs w:val="24"/>
          <w:highlight w:val="yellow"/>
          <w:lang w:val="en-US"/>
        </w:rPr>
        <w:t>-0.570</w:t>
      </w:r>
      <w:r w:rsidR="00670C85"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544</w:t>
      </w:r>
      <w:r w:rsidR="00670C85" w:rsidRPr="00457D84">
        <w:rPr>
          <w:rFonts w:ascii="Times New Roman" w:hAnsi="Times New Roman" w:cs="Times New Roman"/>
          <w:sz w:val="24"/>
          <w:szCs w:val="24"/>
          <w:highlight w:val="yellow"/>
          <w:lang w:val="en-US"/>
        </w:rPr>
        <w:t xml:space="preserve"> – 3.</w:t>
      </w:r>
      <w:r w:rsidR="00DA5F67" w:rsidRPr="00457D84">
        <w:rPr>
          <w:rFonts w:ascii="Times New Roman" w:hAnsi="Times New Roman" w:cs="Times New Roman"/>
          <w:sz w:val="24"/>
          <w:szCs w:val="24"/>
          <w:highlight w:val="yellow"/>
          <w:lang w:val="en-US"/>
        </w:rPr>
        <w:t>404</w:t>
      </w:r>
      <w:r w:rsidR="00875291" w:rsidRPr="00457D84">
        <w:rPr>
          <w:rFonts w:ascii="Times New Roman" w:hAnsi="Times New Roman" w:cs="Times New Roman"/>
          <w:sz w:val="24"/>
          <w:szCs w:val="24"/>
          <w:highlight w:val="yellow"/>
          <w:lang w:val="en-US"/>
        </w:rPr>
        <w:t xml:space="preserve">; </w:t>
      </w:r>
      <w:r w:rsidR="00875291" w:rsidRPr="00457D84">
        <w:rPr>
          <w:rFonts w:ascii="Times New Roman" w:hAnsi="Times New Roman" w:cs="Times New Roman"/>
          <w:sz w:val="24"/>
          <w:szCs w:val="24"/>
          <w:highlight w:val="yellow"/>
          <w:lang w:val="en-US"/>
        </w:rPr>
        <w:lastRenderedPageBreak/>
        <w:t>field-based -0.609, 95% CI: -2.682 – 1.463</w:t>
      </w:r>
      <w:r w:rsidR="00670C85" w:rsidRPr="00457D84">
        <w:rPr>
          <w:rFonts w:ascii="Times New Roman" w:hAnsi="Times New Roman" w:cs="Times New Roman"/>
          <w:sz w:val="24"/>
          <w:szCs w:val="24"/>
          <w:highlight w:val="yellow"/>
          <w:lang w:val="en-US"/>
        </w:rPr>
        <w:t>) or variability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CVR: </w:t>
      </w:r>
      <w:r w:rsidR="00DA5F67" w:rsidRPr="00457D84">
        <w:rPr>
          <w:rFonts w:ascii="Times New Roman" w:hAnsi="Times New Roman" w:cs="Times New Roman"/>
          <w:sz w:val="24"/>
          <w:szCs w:val="24"/>
          <w:highlight w:val="yellow"/>
          <w:lang w:val="en-US"/>
        </w:rPr>
        <w:t>-0.684</w:t>
      </w:r>
      <w:r w:rsidR="00941998"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037</w:t>
      </w:r>
      <w:r w:rsidR="00941998" w:rsidRPr="00457D84">
        <w:rPr>
          <w:rFonts w:ascii="Times New Roman" w:hAnsi="Times New Roman" w:cs="Times New Roman"/>
          <w:sz w:val="24"/>
          <w:szCs w:val="24"/>
          <w:highlight w:val="yellow"/>
          <w:lang w:val="en-US"/>
        </w:rPr>
        <w:t xml:space="preserve"> – </w:t>
      </w:r>
      <w:r w:rsidR="00DA5F67" w:rsidRPr="00457D84">
        <w:rPr>
          <w:rFonts w:ascii="Times New Roman" w:hAnsi="Times New Roman" w:cs="Times New Roman"/>
          <w:sz w:val="24"/>
          <w:szCs w:val="24"/>
          <w:highlight w:val="yellow"/>
          <w:lang w:val="en-US"/>
        </w:rPr>
        <w:t>2.668</w:t>
      </w:r>
      <w:r w:rsidR="00875291" w:rsidRPr="00457D84">
        <w:rPr>
          <w:rFonts w:ascii="Times New Roman" w:hAnsi="Times New Roman" w:cs="Times New Roman"/>
          <w:sz w:val="24"/>
          <w:szCs w:val="24"/>
          <w:highlight w:val="yellow"/>
          <w:lang w:val="en-US"/>
        </w:rPr>
        <w:t xml:space="preserve">; field-based </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CVR 0.755, 95% CI: -0.531 – 2.040</w:t>
      </w:r>
      <w:r w:rsidR="00DA5F67" w:rsidRPr="00457D84">
        <w:rPr>
          <w:rFonts w:ascii="Times New Roman" w:hAnsi="Times New Roman" w:cs="Times New Roman"/>
          <w:sz w:val="24"/>
          <w:szCs w:val="24"/>
          <w:highlight w:val="yellow"/>
          <w:lang w:val="en-US"/>
        </w:rPr>
        <w:t>)</w:t>
      </w:r>
      <w:r w:rsidR="00941998" w:rsidRPr="00457D84">
        <w:rPr>
          <w:rFonts w:ascii="Times New Roman" w:hAnsi="Times New Roman" w:cs="Times New Roman"/>
          <w:sz w:val="24"/>
          <w:szCs w:val="24"/>
          <w:highlight w:val="yellow"/>
          <w:lang w:val="en-US"/>
        </w:rPr>
        <w:t>.</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442EB48A"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sidRPr="00507769">
        <w:rPr>
          <w:rFonts w:ascii="Times New Roman" w:hAnsi="Times New Roman" w:cs="Times New Roman"/>
          <w:sz w:val="24"/>
          <w:szCs w:val="24"/>
          <w:lang w:val="en-US"/>
        </w:rPr>
        <w:t xml:space="preserve">by temperature increases. </w:t>
      </w:r>
      <w:r w:rsidRPr="00507769">
        <w:rPr>
          <w:rFonts w:ascii="Times New Roman" w:hAnsi="Times New Roman" w:cs="Times New Roman"/>
          <w:sz w:val="24"/>
          <w:szCs w:val="24"/>
          <w:lang w:val="en-US"/>
        </w:rPr>
        <w:t xml:space="preserve">Our </w:t>
      </w:r>
      <w:r w:rsidR="00D124BC" w:rsidRPr="00507769">
        <w:rPr>
          <w:rFonts w:ascii="Times New Roman" w:hAnsi="Times New Roman" w:cs="Times New Roman"/>
          <w:sz w:val="24"/>
          <w:szCs w:val="24"/>
          <w:lang w:val="en-US"/>
        </w:rPr>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s 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sidRPr="00507769">
        <w:rPr>
          <w:rFonts w:ascii="Times New Roman" w:hAnsi="Times New Roman" w:cs="Times New Roman"/>
          <w:sz w:val="24"/>
          <w:szCs w:val="24"/>
          <w:lang w:val="en-US"/>
        </w:rPr>
        <w:t>–</w:t>
      </w:r>
      <w:bookmarkEnd w:id="7"/>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he magnitude of temperature increase matters</w:t>
      </w:r>
    </w:p>
    <w:p w14:paraId="21ABF214" w14:textId="5E6F9C2F"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 xml:space="preserve">°C </w:t>
      </w:r>
      <w:r w:rsidR="00616DA2" w:rsidRPr="00706F44">
        <w:rPr>
          <w:rFonts w:ascii="Times New Roman" w:hAnsi="Times New Roman" w:cs="Times New Roman"/>
          <w:color w:val="000000"/>
          <w:sz w:val="24"/>
          <w:szCs w:val="24"/>
          <w:shd w:val="clear" w:color="auto" w:fill="FFFFFF"/>
        </w:rPr>
        <w:t>increase</w:t>
      </w:r>
      <w:r w:rsidR="002D58D4" w:rsidRPr="00706F44">
        <w:rPr>
          <w:rFonts w:ascii="Times New Roman" w:hAnsi="Times New Roman" w:cs="Times New Roman"/>
          <w:iCs/>
          <w:sz w:val="24"/>
          <w:szCs w:val="24"/>
          <w:lang w:val="en-US"/>
        </w:rPr>
        <w:t>.</w:t>
      </w:r>
      <w:r w:rsidR="00B63758" w:rsidRPr="00706F44">
        <w:rPr>
          <w:rFonts w:ascii="Times New Roman" w:hAnsi="Times New Roman" w:cs="Times New Roman"/>
          <w:iCs/>
          <w:sz w:val="24"/>
          <w:szCs w:val="24"/>
          <w:lang w:val="en-US"/>
        </w:rPr>
        <w:t xml:space="preserve"> </w:t>
      </w:r>
      <w:r w:rsidR="002D58D4" w:rsidRPr="00706F44">
        <w:rPr>
          <w:rFonts w:ascii="Times New Roman" w:hAnsi="Times New Roman" w:cs="Times New Roman"/>
          <w:iCs/>
          <w:sz w:val="24"/>
          <w:szCs w:val="24"/>
          <w:lang w:val="en-US"/>
        </w:rPr>
        <w:t>O</w:t>
      </w:r>
      <w:r w:rsidR="00691FCD" w:rsidRPr="00706F44">
        <w:rPr>
          <w:rFonts w:ascii="Times New Roman" w:hAnsi="Times New Roman" w:cs="Times New Roman"/>
          <w:iCs/>
          <w:sz w:val="24"/>
          <w:szCs w:val="24"/>
          <w:lang w:val="en-US"/>
        </w:rPr>
        <w:t xml:space="preserve">ur estimates </w:t>
      </w:r>
      <w:r w:rsidR="0016479C" w:rsidRPr="00706F44">
        <w:rPr>
          <w:rFonts w:ascii="Times New Roman" w:hAnsi="Times New Roman" w:cs="Times New Roman"/>
          <w:iCs/>
          <w:sz w:val="24"/>
          <w:szCs w:val="24"/>
          <w:lang w:val="en-US"/>
        </w:rPr>
        <w:t>slightly above</w:t>
      </w:r>
      <w:r w:rsidR="00691FCD" w:rsidRPr="00706F44">
        <w:rPr>
          <w:rFonts w:ascii="Times New Roman" w:hAnsi="Times New Roman" w:cs="Times New Roman"/>
          <w:iCs/>
          <w:sz w:val="24"/>
          <w:szCs w:val="24"/>
          <w:lang w:val="en-US"/>
        </w:rPr>
        <w:t xml:space="preserve"> this range (75 –77% reductions) but this may </w:t>
      </w:r>
      <w:r w:rsidR="00616DA2" w:rsidRPr="00706F44">
        <w:rPr>
          <w:rFonts w:ascii="Times New Roman" w:hAnsi="Times New Roman" w:cs="Times New Roman"/>
          <w:iCs/>
          <w:sz w:val="24"/>
          <w:szCs w:val="24"/>
          <w:lang w:val="en-US"/>
        </w:rPr>
        <w:t>due</w:t>
      </w:r>
      <w:r w:rsidR="00691FCD" w:rsidRPr="00706F44">
        <w:rPr>
          <w:rFonts w:ascii="Times New Roman" w:hAnsi="Times New Roman" w:cs="Times New Roman"/>
          <w:iCs/>
          <w:sz w:val="24"/>
          <w:szCs w:val="24"/>
          <w:lang w:val="en-US"/>
        </w:rPr>
        <w:t xml:space="preserve"> to diving metabolic rates </w:t>
      </w:r>
      <w:r w:rsidR="002D58D4" w:rsidRPr="00706F44">
        <w:rPr>
          <w:rFonts w:ascii="Times New Roman" w:hAnsi="Times New Roman" w:cs="Times New Roman"/>
          <w:iCs/>
          <w:sz w:val="24"/>
          <w:szCs w:val="24"/>
          <w:lang w:val="en-US"/>
        </w:rPr>
        <w:t xml:space="preserve">sometimes </w:t>
      </w:r>
      <w:r w:rsidR="00691FCD" w:rsidRPr="00706F44">
        <w:rPr>
          <w:rFonts w:ascii="Times New Roman" w:hAnsi="Times New Roman" w:cs="Times New Roman"/>
          <w:iCs/>
          <w:sz w:val="24"/>
          <w:szCs w:val="24"/>
          <w:lang w:val="en-US"/>
        </w:rPr>
        <w:t>being more temperature sensitiv</w:t>
      </w:r>
      <w:r w:rsidR="002D58D4" w:rsidRPr="00706F44">
        <w:rPr>
          <w:rFonts w:ascii="Times New Roman" w:hAnsi="Times New Roman" w:cs="Times New Roman"/>
          <w:iCs/>
          <w:sz w:val="24"/>
          <w:szCs w:val="24"/>
          <w:lang w:val="en-US"/>
        </w:rPr>
        <w:t>e</w:t>
      </w:r>
      <w:r w:rsidR="00691FCD" w:rsidRPr="00706F44">
        <w:rPr>
          <w:rFonts w:ascii="Times New Roman" w:hAnsi="Times New Roman" w:cs="Times New Roman"/>
          <w:iCs/>
          <w:sz w:val="24"/>
          <w:szCs w:val="24"/>
          <w:lang w:val="en-US"/>
        </w:rPr>
        <w:t xml:space="preserve"> than resting metabolic rates</w:t>
      </w:r>
      <w:r w:rsidR="001D109F" w:rsidRPr="00706F44">
        <w:rPr>
          <w:rFonts w:ascii="Times New Roman" w:hAnsi="Times New Roman" w:cs="Times New Roman"/>
          <w:iCs/>
          <w:sz w:val="24"/>
          <w:szCs w:val="24"/>
          <w:lang w:val="en-US"/>
        </w:rPr>
        <w:t xml:space="preserve"> </w:t>
      </w:r>
      <w:r w:rsidR="001D109F"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 </w:instrText>
      </w:r>
      <w:r w:rsidR="00AE1E3D"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DATA </w:instrText>
      </w:r>
      <w:r w:rsidR="00AE1E3D" w:rsidRPr="00706F44">
        <w:rPr>
          <w:rFonts w:ascii="Times New Roman" w:hAnsi="Times New Roman" w:cs="Times New Roman"/>
          <w:iCs/>
          <w:sz w:val="24"/>
          <w:szCs w:val="24"/>
          <w:lang w:val="en-US"/>
        </w:rPr>
      </w:r>
      <w:r w:rsidR="00AE1E3D"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r>
      <w:r w:rsidR="001D109F" w:rsidRPr="00706F44">
        <w:rPr>
          <w:rFonts w:ascii="Times New Roman" w:hAnsi="Times New Roman" w:cs="Times New Roman"/>
          <w:iCs/>
          <w:sz w:val="24"/>
          <w:szCs w:val="24"/>
          <w:lang w:val="en-US"/>
        </w:rPr>
        <w:fldChar w:fldCharType="separate"/>
      </w:r>
      <w:r w:rsidR="001D109F" w:rsidRPr="00706F44">
        <w:rPr>
          <w:rFonts w:ascii="Times New Roman" w:hAnsi="Times New Roman" w:cs="Times New Roman"/>
          <w:iCs/>
          <w:noProof/>
          <w:sz w:val="24"/>
          <w:szCs w:val="24"/>
          <w:lang w:val="en-US"/>
        </w:rPr>
        <w:t>(Rodgers and Franklin, 2017)</w:t>
      </w:r>
      <w:r w:rsidR="001D109F"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 xml:space="preserve">Emydura </w:t>
      </w:r>
      <w:proofErr w:type="spellStart"/>
      <w:r w:rsidR="00E278BF" w:rsidRPr="00507769">
        <w:rPr>
          <w:rFonts w:ascii="Times New Roman" w:hAnsi="Times New Roman" w:cs="Times New Roman"/>
          <w:i/>
          <w:sz w:val="24"/>
          <w:szCs w:val="24"/>
          <w:lang w:val="en-US"/>
        </w:rPr>
        <w:t>macquarii</w:t>
      </w:r>
      <w:proofErr w:type="spellEnd"/>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longicolli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Myuchely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bellii</w:t>
      </w:r>
      <w:proofErr w:type="spellEnd"/>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expansa</w:t>
      </w:r>
      <w:proofErr w:type="spellEnd"/>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Consequently, this habitat experiences reduced flows which increase daily maximum temperatures and exacerbate </w:t>
      </w:r>
      <w:r w:rsidR="003774DC" w:rsidRPr="00507769">
        <w:rPr>
          <w:rFonts w:ascii="Times New Roman" w:hAnsi="Times New Roman" w:cs="Times New Roman"/>
          <w:iCs/>
          <w:sz w:val="24"/>
          <w:szCs w:val="24"/>
          <w:lang w:val="en-US"/>
        </w:rPr>
        <w:lastRenderedPageBreak/>
        <w:t>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species 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1345319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 xml:space="preserve">skin to </w:t>
      </w:r>
      <w:proofErr w:type="spellStart"/>
      <w:r w:rsidR="00830E4C" w:rsidRPr="00507769">
        <w:rPr>
          <w:rFonts w:ascii="Times New Roman" w:hAnsi="Times New Roman" w:cs="Times New Roman"/>
          <w:sz w:val="24"/>
          <w:szCs w:val="24"/>
          <w:lang w:val="en-US"/>
        </w:rPr>
        <w:t>maximise</w:t>
      </w:r>
      <w:proofErr w:type="spellEnd"/>
      <w:r w:rsidR="00830E4C" w:rsidRPr="00507769">
        <w:rPr>
          <w:rFonts w:ascii="Times New Roman" w:hAnsi="Times New Roman" w:cs="Times New Roman"/>
          <w:sz w:val="24"/>
          <w:szCs w:val="24"/>
          <w:lang w:val="en-US"/>
        </w:rPr>
        <w:t xml:space="preserve"> capillary recruitment</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realized 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w:t>
      </w:r>
      <w:proofErr w:type="spellStart"/>
      <w:r w:rsidR="006513D3" w:rsidRPr="00507769">
        <w:rPr>
          <w:rFonts w:ascii="Times New Roman" w:hAnsi="Times New Roman" w:cs="Times New Roman"/>
          <w:sz w:val="24"/>
          <w:szCs w:val="24"/>
          <w:lang w:val="en-US"/>
        </w:rPr>
        <w:t>behaviour</w:t>
      </w:r>
      <w:proofErr w:type="spellEnd"/>
      <w:r w:rsidR="006513D3" w:rsidRPr="00507769">
        <w:rPr>
          <w:rFonts w:ascii="Times New Roman" w:hAnsi="Times New Roman" w:cs="Times New Roman"/>
          <w:sz w:val="24"/>
          <w:szCs w:val="24"/>
          <w:lang w:val="en-US"/>
        </w:rPr>
        <w:t xml:space="preserve">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2CEA1D3" w:rsidR="00395BA9" w:rsidRPr="00507769" w:rsidRDefault="00395BA9" w:rsidP="00395BA9">
      <w:pPr>
        <w:pStyle w:val="Default"/>
        <w:spacing w:line="276" w:lineRule="auto"/>
        <w:jc w:val="both"/>
        <w:rPr>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body oxygen stores and high mass-specific metabolic rates. Despite some support for this prediction, weaker than expected effects may be due to the high variability among species in how dive performance is affected by temperature. This may be partly driven by the unusual </w:t>
      </w:r>
      <w:r w:rsidRPr="00507769">
        <w:rPr>
          <w:iCs/>
          <w:lang w:val="en-US"/>
        </w:rPr>
        <w:lastRenderedPageBreak/>
        <w:t>scaling relationships between body mass and dive durations in some species, such as bimodal 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Their capacity to defend dive durations is attributable to smaller turtles having 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Pr="00507769">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2FB61740"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s.</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w:t>
      </w:r>
      <w:proofErr w:type="spellStart"/>
      <w:r w:rsidRPr="00507769">
        <w:rPr>
          <w:rFonts w:ascii="Times New Roman" w:hAnsi="Times New Roman" w:cs="Times New Roman"/>
          <w:sz w:val="24"/>
          <w:szCs w:val="24"/>
          <w:lang w:val="en-US"/>
        </w:rPr>
        <w:t>filesnake</w:t>
      </w:r>
      <w:proofErr w:type="spellEnd"/>
      <w:r w:rsidRPr="00507769">
        <w:rPr>
          <w:rFonts w:ascii="Times New Roman" w:hAnsi="Times New Roman" w:cs="Times New Roman"/>
          <w:sz w:val="24"/>
          <w:szCs w:val="24"/>
          <w:lang w:val="en-US"/>
        </w:rPr>
        <w:t xml:space="preserv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proofErr w:type="spellStart"/>
      <w:r w:rsidR="00371B97" w:rsidRPr="00507769">
        <w:rPr>
          <w:rFonts w:ascii="Times New Roman" w:hAnsi="Times New Roman" w:cs="Times New Roman"/>
          <w:i/>
          <w:iCs/>
          <w:sz w:val="24"/>
          <w:szCs w:val="24"/>
          <w:lang w:val="en-US"/>
        </w:rPr>
        <w:t>Elusor</w:t>
      </w:r>
      <w:proofErr w:type="spellEnd"/>
      <w:r w:rsidR="00371B97" w:rsidRPr="00507769">
        <w:rPr>
          <w:rFonts w:ascii="Times New Roman" w:hAnsi="Times New Roman" w:cs="Times New Roman"/>
          <w:i/>
          <w:iCs/>
          <w:sz w:val="24"/>
          <w:szCs w:val="24"/>
          <w:lang w:val="en-US"/>
        </w:rPr>
        <w:t xml:space="preserve">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 xml:space="preserve">no evidence of thermal acclimation,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Pr="00507769" w:rsidRDefault="00D457ED"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Acute increases in temperatures do not increase dive duration variability</w:t>
      </w:r>
    </w:p>
    <w:p w14:paraId="308FCB5E" w14:textId="4301800E"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w:t>
      </w:r>
      <w:r w:rsidR="00E9207F" w:rsidRPr="00507769">
        <w:rPr>
          <w:rFonts w:ascii="Times New Roman" w:hAnsi="Times New Roman" w:cs="Times New Roman"/>
          <w:sz w:val="24"/>
          <w:szCs w:val="24"/>
        </w:rPr>
        <w:lastRenderedPageBreak/>
        <w:t xml:space="preserve">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does not 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r w:rsidR="00E73713" w:rsidRPr="00507769">
        <w:rPr>
          <w:rFonts w:ascii="Times New Roman" w:hAnsi="Times New Roman" w:cs="Times New Roman"/>
          <w:sz w:val="24"/>
          <w:szCs w:val="24"/>
        </w:rPr>
        <w:t>A previous meta-analysis revealed that warmer than average developmental temperatures increased phenotypic variability in fishes.</w:t>
      </w:r>
      <w:r w:rsidR="00E438E6" w:rsidRPr="00507769">
        <w:rPr>
          <w:rFonts w:ascii="Times New Roman" w:hAnsi="Times New Roman" w:cs="Times New Roman"/>
          <w:sz w:val="24"/>
          <w:szCs w:val="24"/>
        </w:rPr>
        <w:t xml:space="preserve"> Changes in phenotypic variability may therefore be </w:t>
      </w:r>
      <w:r w:rsidR="002873FE" w:rsidRPr="00507769">
        <w:rPr>
          <w:rFonts w:ascii="Times New Roman" w:hAnsi="Times New Roman" w:cs="Times New Roman"/>
          <w:sz w:val="24"/>
          <w:szCs w:val="24"/>
        </w:rPr>
        <w:t>more likely to occur if animals are exposed during critical, early-life stages because developmental environment</w:t>
      </w:r>
      <w:r w:rsidR="00321FDC" w:rsidRPr="00507769">
        <w:rPr>
          <w:rFonts w:ascii="Times New Roman" w:hAnsi="Times New Roman" w:cs="Times New Roman"/>
          <w:sz w:val="24"/>
          <w:szCs w:val="24"/>
        </w:rPr>
        <w:t>s</w:t>
      </w:r>
      <w:r w:rsidR="002873FE" w:rsidRPr="00507769">
        <w:rPr>
          <w:rFonts w:ascii="Times New Roman" w:hAnsi="Times New Roman" w:cs="Times New Roman"/>
          <w:sz w:val="24"/>
          <w:szCs w:val="24"/>
        </w:rPr>
        <w:t xml:space="preserve"> often have long-lasting </w:t>
      </w:r>
      <w:r w:rsidR="009A564A" w:rsidRPr="00507769">
        <w:rPr>
          <w:rFonts w:ascii="Times New Roman" w:hAnsi="Times New Roman" w:cs="Times New Roman"/>
          <w:sz w:val="24"/>
          <w:szCs w:val="24"/>
        </w:rPr>
        <w:t>effects on adult phenotypes</w:t>
      </w:r>
      <w:r w:rsidR="008D2163" w:rsidRPr="00507769">
        <w:rPr>
          <w:rFonts w:ascii="Times New Roman" w:hAnsi="Times New Roman" w:cs="Times New Roman"/>
          <w:sz w:val="24"/>
          <w:szCs w:val="24"/>
        </w:rPr>
        <w:t xml:space="preserve"> </w:t>
      </w:r>
      <w:r w:rsidR="00321FDC" w:rsidRPr="00507769">
        <w:rPr>
          <w:rFonts w:ascii="Times New Roman" w:hAnsi="Times New Roman" w:cs="Times New Roman"/>
          <w:sz w:val="24"/>
          <w:szCs w:val="24"/>
        </w:rPr>
        <w:fldChar w:fldCharType="begin"/>
      </w:r>
      <w:r w:rsidR="00321FDC" w:rsidRPr="00507769">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sidRPr="00507769">
        <w:rPr>
          <w:rFonts w:ascii="Times New Roman" w:hAnsi="Times New Roman" w:cs="Times New Roman"/>
          <w:sz w:val="24"/>
          <w:szCs w:val="24"/>
        </w:rPr>
        <w:fldChar w:fldCharType="separate"/>
      </w:r>
      <w:r w:rsidR="00321FDC" w:rsidRPr="00507769">
        <w:rPr>
          <w:rFonts w:ascii="Times New Roman" w:hAnsi="Times New Roman" w:cs="Times New Roman"/>
          <w:noProof/>
          <w:sz w:val="24"/>
          <w:szCs w:val="24"/>
        </w:rPr>
        <w:t>(Noble et al., 2018)</w:t>
      </w:r>
      <w:r w:rsidR="00321FDC" w:rsidRPr="00507769">
        <w:rPr>
          <w:rFonts w:ascii="Times New Roman" w:hAnsi="Times New Roman" w:cs="Times New Roman"/>
          <w:sz w:val="24"/>
          <w:szCs w:val="24"/>
        </w:rPr>
        <w:fldChar w:fldCharType="end"/>
      </w:r>
      <w:r w:rsidR="009A564A" w:rsidRPr="00507769">
        <w:rPr>
          <w:rFonts w:ascii="Times New Roman" w:hAnsi="Times New Roman" w:cs="Times New Roman"/>
          <w:sz w:val="24"/>
          <w:szCs w:val="24"/>
        </w:rPr>
        <w:t xml:space="preserve">. </w:t>
      </w:r>
      <w:r w:rsidR="009527D1" w:rsidRPr="00507769">
        <w:rPr>
          <w:rFonts w:ascii="Times New Roman" w:hAnsi="Times New Roman" w:cs="Times New Roman"/>
          <w:sz w:val="24"/>
          <w:szCs w:val="24"/>
        </w:rPr>
        <w:t xml:space="preserve">No studies to date have examined developmental plasticity in diving </w:t>
      </w:r>
      <w:r w:rsidR="009C66AA" w:rsidRPr="00507769">
        <w:rPr>
          <w:rFonts w:ascii="Times New Roman" w:hAnsi="Times New Roman" w:cs="Times New Roman"/>
          <w:sz w:val="24"/>
          <w:szCs w:val="24"/>
        </w:rPr>
        <w:t>ectotherms and</w:t>
      </w:r>
      <w:r w:rsidR="009527D1" w:rsidRPr="00507769">
        <w:rPr>
          <w:rFonts w:ascii="Times New Roman" w:hAnsi="Times New Roman" w:cs="Times New Roman"/>
          <w:sz w:val="24"/>
          <w:szCs w:val="24"/>
        </w:rPr>
        <w:t xml:space="preserve"> </w:t>
      </w:r>
      <w:r w:rsidR="00675F8D" w:rsidRPr="00507769">
        <w:rPr>
          <w:rFonts w:ascii="Times New Roman" w:hAnsi="Times New Roman" w:cs="Times New Roman"/>
          <w:sz w:val="24"/>
          <w:szCs w:val="24"/>
        </w:rPr>
        <w:t xml:space="preserve">experiments </w:t>
      </w:r>
      <w:r w:rsidR="009527D1" w:rsidRPr="00507769">
        <w:rPr>
          <w:rFonts w:ascii="Times New Roman" w:hAnsi="Times New Roman" w:cs="Times New Roman"/>
          <w:sz w:val="24"/>
          <w:szCs w:val="24"/>
        </w:rPr>
        <w:t xml:space="preserve">manipulating early life thermal regimes </w:t>
      </w:r>
      <w:r w:rsidR="009C66AA" w:rsidRPr="00507769">
        <w:rPr>
          <w:rFonts w:ascii="Times New Roman" w:hAnsi="Times New Roman" w:cs="Times New Roman"/>
          <w:sz w:val="24"/>
          <w:szCs w:val="24"/>
        </w:rPr>
        <w:t xml:space="preserve">would offer valuable insight.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diving beetles (</w:t>
      </w:r>
      <w:proofErr w:type="spellStart"/>
      <w:r w:rsidR="004D74B4" w:rsidRPr="00507769">
        <w:rPr>
          <w:rFonts w:eastAsiaTheme="minorHAnsi"/>
          <w:b w:val="0"/>
          <w:bCs w:val="0"/>
          <w:sz w:val="24"/>
          <w:szCs w:val="24"/>
          <w:lang w:eastAsia="en-US"/>
        </w:rPr>
        <w:t>Dytiscidae</w:t>
      </w:r>
      <w:proofErr w:type="spellEnd"/>
      <w:r w:rsidR="004D74B4" w:rsidRPr="00507769">
        <w:rPr>
          <w:rFonts w:eastAsiaTheme="minorHAnsi"/>
          <w:b w:val="0"/>
          <w:bCs w:val="0"/>
          <w:sz w:val="24"/>
          <w:szCs w:val="24"/>
          <w:lang w:eastAsia="en-US"/>
        </w:rPr>
        <w:t xml:space="preserv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in order to meet higher oxygen demands at elevated temperatures, </w:t>
      </w:r>
      <w:proofErr w:type="spellStart"/>
      <w:r w:rsidR="00A41E6D" w:rsidRPr="00507769">
        <w:rPr>
          <w:rFonts w:eastAsiaTheme="minorHAnsi"/>
          <w:b w:val="0"/>
          <w:bCs w:val="0"/>
          <w:i/>
          <w:iCs/>
          <w:sz w:val="24"/>
          <w:szCs w:val="24"/>
          <w:lang w:eastAsia="en-US"/>
        </w:rPr>
        <w:t>Ilybiu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decreased dive durations and </w:t>
      </w:r>
      <w:proofErr w:type="spellStart"/>
      <w:r w:rsidR="00A41E6D" w:rsidRPr="00507769">
        <w:rPr>
          <w:rFonts w:eastAsiaTheme="minorHAnsi"/>
          <w:b w:val="0"/>
          <w:bCs w:val="0"/>
          <w:i/>
          <w:iCs/>
          <w:sz w:val="24"/>
          <w:szCs w:val="24"/>
          <w:lang w:eastAsia="en-US"/>
        </w:rPr>
        <w:t>Deronecte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2E85BE23"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p>
    <w:p w14:paraId="6B4936C2" w14:textId="333807A2"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 xml:space="preserve">climate warming.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w:t>
      </w:r>
      <w:r w:rsidR="00346CCE" w:rsidRPr="00507769">
        <w:rPr>
          <w:rFonts w:ascii="Times New Roman" w:hAnsi="Times New Roman" w:cs="Times New Roman"/>
          <w:sz w:val="24"/>
          <w:szCs w:val="24"/>
        </w:rPr>
        <w:lastRenderedPageBreak/>
        <w:t xml:space="preserve">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proofErr w:type="spellStart"/>
      <w:r w:rsidRPr="00507769">
        <w:rPr>
          <w:rFonts w:ascii="Times New Roman" w:hAnsi="Times New Roman" w:cs="Times New Roman"/>
          <w:sz w:val="24"/>
          <w:szCs w:val="24"/>
          <w:highlight w:val="yellow"/>
          <w:lang w:val="en-US"/>
        </w:rPr>
        <w:t>doi</w:t>
      </w:r>
      <w:proofErr w:type="spellEnd"/>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5E6949ED" w14:textId="77777777" w:rsidR="00173C12" w:rsidRPr="00173C12" w:rsidRDefault="000328C2" w:rsidP="00173C12">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173C12" w:rsidRPr="00173C12">
        <w:tab/>
      </w:r>
      <w:r w:rsidR="00173C12" w:rsidRPr="00173C12">
        <w:rPr>
          <w:b/>
        </w:rPr>
        <w:t>**Aubret, F., Tort, M. and Sarraude, T.</w:t>
      </w:r>
      <w:r w:rsidR="00173C12" w:rsidRPr="00173C12">
        <w:t xml:space="preserve"> (2015). Evolution of alternative foraging tactics driven by water temperature and physiological constraints in an amphibious snake. </w:t>
      </w:r>
      <w:r w:rsidR="00173C12" w:rsidRPr="00173C12">
        <w:rPr>
          <w:i/>
        </w:rPr>
        <w:t>Biological Journal of the Linnean Society</w:t>
      </w:r>
      <w:r w:rsidR="00173C12" w:rsidRPr="00173C12">
        <w:t xml:space="preserve"> </w:t>
      </w:r>
      <w:r w:rsidR="00173C12" w:rsidRPr="00173C12">
        <w:rPr>
          <w:b/>
        </w:rPr>
        <w:t>115</w:t>
      </w:r>
      <w:r w:rsidR="00173C12" w:rsidRPr="00173C12">
        <w:t>, 411-422.</w:t>
      </w:r>
    </w:p>
    <w:p w14:paraId="16FA4F4C" w14:textId="77777777" w:rsidR="00173C12" w:rsidRPr="00173C12" w:rsidRDefault="00173C12" w:rsidP="00173C12">
      <w:pPr>
        <w:pStyle w:val="EndNoteBibliography"/>
        <w:spacing w:after="0"/>
      </w:pPr>
      <w:r w:rsidRPr="00173C12">
        <w:tab/>
      </w:r>
      <w:r w:rsidRPr="00173C12">
        <w:rPr>
          <w:b/>
        </w:rPr>
        <w:t>Bentivegna, F., Hochscheid, S. and Minucci, C.</w:t>
      </w:r>
      <w:r w:rsidRPr="00173C12">
        <w:t xml:space="preserve"> (2003). Seasonal variability in voluntary dive duration of the Mediterranean loggerhead turtle, Caretta caretta. </w:t>
      </w:r>
      <w:r w:rsidRPr="00173C12">
        <w:rPr>
          <w:i/>
        </w:rPr>
        <w:t>Scientia Marina</w:t>
      </w:r>
      <w:r w:rsidRPr="00173C12">
        <w:t xml:space="preserve"> </w:t>
      </w:r>
      <w:r w:rsidRPr="00173C12">
        <w:rPr>
          <w:b/>
        </w:rPr>
        <w:t>67</w:t>
      </w:r>
      <w:r w:rsidRPr="00173C12">
        <w:t>, 371-375.</w:t>
      </w:r>
    </w:p>
    <w:p w14:paraId="0C32242C" w14:textId="77777777" w:rsidR="00173C12" w:rsidRPr="00173C12" w:rsidRDefault="00173C12" w:rsidP="00173C12">
      <w:pPr>
        <w:pStyle w:val="EndNoteBibliography"/>
        <w:spacing w:after="0"/>
      </w:pPr>
      <w:r w:rsidRPr="00173C12">
        <w:tab/>
      </w:r>
      <w:r w:rsidRPr="00173C12">
        <w:rPr>
          <w:b/>
        </w:rPr>
        <w:t>Bostrom, B. L. and Jones, D. R.</w:t>
      </w:r>
      <w:r w:rsidRPr="00173C12">
        <w:t xml:space="preserve"> (2007). Exercise warms adult leatherback turtles. </w:t>
      </w:r>
      <w:r w:rsidRPr="00173C12">
        <w:rPr>
          <w:i/>
        </w:rPr>
        <w:t>Comparative Biochemistry &amp; Physiology Part A: Molecular and Integrative Physiology</w:t>
      </w:r>
      <w:r w:rsidRPr="00173C12">
        <w:t xml:space="preserve"> </w:t>
      </w:r>
      <w:r w:rsidRPr="00173C12">
        <w:rPr>
          <w:b/>
        </w:rPr>
        <w:t>147</w:t>
      </w:r>
      <w:r w:rsidRPr="00173C12">
        <w:t>, 323-331.</w:t>
      </w:r>
    </w:p>
    <w:p w14:paraId="3B85EC80" w14:textId="77777777" w:rsidR="00173C12" w:rsidRPr="00173C12" w:rsidRDefault="00173C12" w:rsidP="00173C12">
      <w:pPr>
        <w:pStyle w:val="EndNoteBibliography"/>
        <w:spacing w:after="0"/>
      </w:pPr>
      <w:r w:rsidRPr="00173C12">
        <w:tab/>
      </w:r>
      <w:r w:rsidRPr="00173C12">
        <w:rPr>
          <w:b/>
        </w:rPr>
        <w:t>Bradshaw, C. J. A., McMahon, C. R. and Hays, G. C.</w:t>
      </w:r>
      <w:r w:rsidRPr="00173C12">
        <w:t xml:space="preserve"> (2007). Behavioral inference of diving metabolic rate in free-ranging leatherback turtles. </w:t>
      </w:r>
      <w:r w:rsidRPr="00173C12">
        <w:rPr>
          <w:i/>
        </w:rPr>
        <w:t>Physiological and Biochemical Zoology</w:t>
      </w:r>
      <w:r w:rsidRPr="00173C12">
        <w:t xml:space="preserve"> </w:t>
      </w:r>
      <w:r w:rsidRPr="00173C12">
        <w:rPr>
          <w:b/>
        </w:rPr>
        <w:t>80</w:t>
      </w:r>
      <w:r w:rsidRPr="00173C12">
        <w:t>, 209-219.</w:t>
      </w:r>
    </w:p>
    <w:p w14:paraId="62CB57C1" w14:textId="77777777" w:rsidR="00173C12" w:rsidRPr="00173C12" w:rsidRDefault="00173C12" w:rsidP="00173C12">
      <w:pPr>
        <w:pStyle w:val="EndNoteBibliography"/>
        <w:spacing w:after="0"/>
      </w:pPr>
      <w:r w:rsidRPr="00173C12">
        <w:tab/>
      </w:r>
      <w:r w:rsidRPr="00173C12">
        <w:rPr>
          <w:b/>
        </w:rPr>
        <w:t>Brischoux, F., Bonnet, X., Cook, T. R. and Shine, R.</w:t>
      </w:r>
      <w:r w:rsidRPr="00173C12">
        <w:t xml:space="preserve"> (2008). Allometry of diving capacities: ectothermy vs. endothermy. </w:t>
      </w:r>
      <w:r w:rsidRPr="00173C12">
        <w:rPr>
          <w:i/>
        </w:rPr>
        <w:t>Journal of Evolutionary Biology</w:t>
      </w:r>
      <w:r w:rsidRPr="00173C12">
        <w:t xml:space="preserve"> </w:t>
      </w:r>
      <w:r w:rsidRPr="00173C12">
        <w:rPr>
          <w:b/>
        </w:rPr>
        <w:t>21</w:t>
      </w:r>
      <w:r w:rsidRPr="00173C12">
        <w:t>, 324-329.</w:t>
      </w:r>
    </w:p>
    <w:p w14:paraId="48DA483B" w14:textId="77777777" w:rsidR="00173C12" w:rsidRPr="00173C12" w:rsidRDefault="00173C12" w:rsidP="00173C12">
      <w:pPr>
        <w:pStyle w:val="EndNoteBibliography"/>
        <w:spacing w:after="0"/>
      </w:pPr>
      <w:r w:rsidRPr="00173C12">
        <w:tab/>
      </w:r>
      <w:r w:rsidRPr="00173C12">
        <w:rPr>
          <w:b/>
        </w:rPr>
        <w:t>**Bruton, M. J., Cramp, R. L. and Franklin, C. E.</w:t>
      </w:r>
      <w:r w:rsidRPr="00173C12">
        <w:t xml:space="preserve"> (2012). Benefits of thermal acclimation in a tropical aquatic ectotherm, the Arafura filesnake, Acrochordus arafurae. </w:t>
      </w:r>
      <w:r w:rsidRPr="00173C12">
        <w:rPr>
          <w:i/>
        </w:rPr>
        <w:lastRenderedPageBreak/>
        <w:t>Journal of Comparative Physiology B-Biochemical Systems and Environmental Physiology</w:t>
      </w:r>
      <w:r w:rsidRPr="00173C12">
        <w:t xml:space="preserve"> </w:t>
      </w:r>
      <w:r w:rsidRPr="00173C12">
        <w:rPr>
          <w:b/>
        </w:rPr>
        <w:t>182</w:t>
      </w:r>
      <w:r w:rsidRPr="00173C12">
        <w:t>, 541-551.</w:t>
      </w:r>
    </w:p>
    <w:p w14:paraId="44D2B49C" w14:textId="77777777" w:rsidR="00173C12" w:rsidRPr="00173C12" w:rsidRDefault="00173C12" w:rsidP="00173C12">
      <w:pPr>
        <w:pStyle w:val="EndNoteBibliography"/>
        <w:spacing w:after="0"/>
      </w:pPr>
      <w:r w:rsidRPr="00173C12">
        <w:tab/>
      </w:r>
      <w:r w:rsidRPr="00173C12">
        <w:rPr>
          <w:b/>
        </w:rPr>
        <w:t>Burggren, W. and Moalli, R.</w:t>
      </w:r>
      <w:r w:rsidRPr="00173C12">
        <w:t xml:space="preserve"> (1984). ‘Active’ regulation of cutaneous gas exchange by capillary recruitment in amphibians: experimental evidence and a revised model for skin respiration. . </w:t>
      </w:r>
      <w:r w:rsidRPr="00173C12">
        <w:rPr>
          <w:i/>
        </w:rPr>
        <w:t>Respiration Physiology</w:t>
      </w:r>
      <w:r w:rsidRPr="00173C12">
        <w:t xml:space="preserve"> </w:t>
      </w:r>
      <w:r w:rsidRPr="00173C12">
        <w:rPr>
          <w:b/>
        </w:rPr>
        <w:t>55</w:t>
      </w:r>
      <w:r w:rsidRPr="00173C12">
        <w:t>, 379-392.</w:t>
      </w:r>
    </w:p>
    <w:p w14:paraId="5FB09499" w14:textId="77777777" w:rsidR="00173C12" w:rsidRPr="00173C12" w:rsidRDefault="00173C12" w:rsidP="00173C12">
      <w:pPr>
        <w:pStyle w:val="EndNoteBibliography"/>
        <w:spacing w:after="0"/>
      </w:pPr>
      <w:r w:rsidRPr="00173C12">
        <w:tab/>
      </w:r>
      <w:r w:rsidRPr="00173C12">
        <w:rPr>
          <w:b/>
        </w:rPr>
        <w:t>Butler, P. J.</w:t>
      </w:r>
      <w:r w:rsidRPr="00173C12">
        <w:t xml:space="preserve"> (2006). Aerobic dive limit. What is it and is it always used appropriately? </w:t>
      </w:r>
      <w:r w:rsidRPr="00173C12">
        <w:rPr>
          <w:i/>
        </w:rPr>
        <w:t>Comparative Biochemistry and Physiology, Part A</w:t>
      </w:r>
      <w:r w:rsidRPr="00173C12">
        <w:t xml:space="preserve"> </w:t>
      </w:r>
      <w:r w:rsidRPr="00173C12">
        <w:rPr>
          <w:b/>
        </w:rPr>
        <w:t>145</w:t>
      </w:r>
      <w:r w:rsidRPr="00173C12">
        <w:t>, 1-6.</w:t>
      </w:r>
    </w:p>
    <w:p w14:paraId="31BC7DD7" w14:textId="77777777" w:rsidR="00173C12" w:rsidRPr="00173C12" w:rsidRDefault="00173C12" w:rsidP="00173C12">
      <w:pPr>
        <w:pStyle w:val="EndNoteBibliography"/>
        <w:spacing w:after="0"/>
      </w:pPr>
      <w:r w:rsidRPr="00173C12">
        <w:tab/>
      </w:r>
      <w:r w:rsidRPr="00173C12">
        <w:rPr>
          <w:b/>
        </w:rPr>
        <w:t>Butler, P. J. and Jones, D. R.</w:t>
      </w:r>
      <w:r w:rsidRPr="00173C12">
        <w:t xml:space="preserve"> (1982). The comparative physiology of diving in vertebrates. </w:t>
      </w:r>
      <w:r w:rsidRPr="00173C12">
        <w:rPr>
          <w:i/>
        </w:rPr>
        <w:t>Advances in Comparative Physiology and Biochemistry</w:t>
      </w:r>
      <w:r w:rsidRPr="00173C12">
        <w:t xml:space="preserve"> </w:t>
      </w:r>
      <w:r w:rsidRPr="00173C12">
        <w:rPr>
          <w:b/>
        </w:rPr>
        <w:t>8</w:t>
      </w:r>
      <w:r w:rsidRPr="00173C12">
        <w:t>, 179-364.</w:t>
      </w:r>
    </w:p>
    <w:p w14:paraId="367D0BC6" w14:textId="77777777" w:rsidR="00173C12" w:rsidRPr="00173C12" w:rsidRDefault="00173C12" w:rsidP="00173C12">
      <w:pPr>
        <w:pStyle w:val="EndNoteBibliography"/>
        <w:spacing w:after="0"/>
      </w:pPr>
      <w:r w:rsidRPr="00173C12">
        <w:tab/>
      </w:r>
      <w:r w:rsidRPr="00173C12">
        <w:rPr>
          <w:b/>
        </w:rPr>
        <w:t>Calosi, P., Bilton, D. T., Spicer, J. I., Verberk, W., Atfield, A. and Garland, T.</w:t>
      </w:r>
      <w:r w:rsidRPr="00173C12">
        <w:t xml:space="preserve"> (2012). The comparative biology of diving in two genera of European Dytiscidae (Coleoptera). </w:t>
      </w:r>
      <w:r w:rsidRPr="00173C12">
        <w:rPr>
          <w:i/>
        </w:rPr>
        <w:t>Journal of Evolutionary Biology</w:t>
      </w:r>
      <w:r w:rsidRPr="00173C12">
        <w:t xml:space="preserve"> </w:t>
      </w:r>
      <w:r w:rsidRPr="00173C12">
        <w:rPr>
          <w:b/>
        </w:rPr>
        <w:t>25</w:t>
      </w:r>
      <w:r w:rsidRPr="00173C12">
        <w:t>, 329-341.</w:t>
      </w:r>
    </w:p>
    <w:p w14:paraId="7051C01B" w14:textId="77777777" w:rsidR="00173C12" w:rsidRPr="00173C12" w:rsidRDefault="00173C12" w:rsidP="00173C12">
      <w:pPr>
        <w:pStyle w:val="EndNoteBibliography"/>
        <w:spacing w:after="0"/>
      </w:pPr>
      <w:r w:rsidRPr="00173C12">
        <w:tab/>
      </w:r>
      <w:r w:rsidRPr="00173C12">
        <w:rPr>
          <w:b/>
        </w:rPr>
        <w:t>Campbell, H. A., Dwyer, R. G., Gordos, M. and Franklin, C. E.</w:t>
      </w:r>
      <w:r w:rsidRPr="00173C12">
        <w:t xml:space="preserve"> (2010a). Diving through the thermal window: implications for a warming world. </w:t>
      </w:r>
      <w:r w:rsidRPr="00173C12">
        <w:rPr>
          <w:i/>
        </w:rPr>
        <w:t>Proceedings: Biological Sciences</w:t>
      </w:r>
      <w:r w:rsidRPr="00173C12">
        <w:t xml:space="preserve"> </w:t>
      </w:r>
      <w:r w:rsidRPr="00173C12">
        <w:rPr>
          <w:b/>
        </w:rPr>
        <w:t>277</w:t>
      </w:r>
      <w:r w:rsidRPr="00173C12">
        <w:t>, 3837-3844.</w:t>
      </w:r>
    </w:p>
    <w:p w14:paraId="557EDE6F" w14:textId="77777777" w:rsidR="00173C12" w:rsidRPr="00173C12" w:rsidRDefault="00173C12" w:rsidP="00173C12">
      <w:pPr>
        <w:pStyle w:val="EndNoteBibliography"/>
        <w:spacing w:after="0"/>
      </w:pPr>
      <w:r w:rsidRPr="00173C12">
        <w:tab/>
      </w:r>
      <w:r w:rsidRPr="00173C12">
        <w:rPr>
          <w:b/>
        </w:rPr>
        <w:t>Campbell, H. A., Sullivan, S., Read, M. A., Gordos, M. A. and Franklin, C. E.</w:t>
      </w:r>
      <w:r w:rsidRPr="00173C12">
        <w:t xml:space="preserve"> (2010b). Ecological and physiological determinants of dive duration in the freshwater crocodile. </w:t>
      </w:r>
      <w:r w:rsidRPr="00173C12">
        <w:rPr>
          <w:i/>
        </w:rPr>
        <w:t>Functional Ecology</w:t>
      </w:r>
      <w:r w:rsidRPr="00173C12">
        <w:t xml:space="preserve"> </w:t>
      </w:r>
      <w:r w:rsidRPr="00173C12">
        <w:rPr>
          <w:b/>
        </w:rPr>
        <w:t>24</w:t>
      </w:r>
      <w:r w:rsidRPr="00173C12">
        <w:t>, 103-111.</w:t>
      </w:r>
    </w:p>
    <w:p w14:paraId="7F27E1D2" w14:textId="77777777" w:rsidR="00173C12" w:rsidRPr="00173C12" w:rsidRDefault="00173C12" w:rsidP="00173C12">
      <w:pPr>
        <w:pStyle w:val="EndNoteBibliography"/>
        <w:spacing w:after="0"/>
      </w:pPr>
      <w:r w:rsidRPr="00173C12">
        <w:tab/>
      </w:r>
      <w:r w:rsidRPr="00173C12">
        <w:rPr>
          <w:b/>
        </w:rPr>
        <w:t>**Campbell, H. A., Watts, M. E., Sullivan, S., Read, M. A., Choukroun, S., Irwin, S. R. and Franklin, C. E.</w:t>
      </w:r>
      <w:r w:rsidRPr="00173C12">
        <w:t xml:space="preserve"> (2010c). Estuarine crocodiles ride surface currents to facilitate long-distance travel. </w:t>
      </w:r>
      <w:r w:rsidRPr="00173C12">
        <w:rPr>
          <w:i/>
        </w:rPr>
        <w:t>Journal of Animal Ecology</w:t>
      </w:r>
      <w:r w:rsidRPr="00173C12">
        <w:t xml:space="preserve"> </w:t>
      </w:r>
      <w:r w:rsidRPr="00173C12">
        <w:rPr>
          <w:b/>
        </w:rPr>
        <w:t>79</w:t>
      </w:r>
      <w:r w:rsidRPr="00173C12">
        <w:t>, 955-964.</w:t>
      </w:r>
    </w:p>
    <w:p w14:paraId="0D1CED57" w14:textId="77777777" w:rsidR="00173C12" w:rsidRPr="00173C12" w:rsidRDefault="00173C12" w:rsidP="00173C12">
      <w:pPr>
        <w:pStyle w:val="EndNoteBibliography"/>
        <w:spacing w:after="0"/>
      </w:pPr>
      <w:r w:rsidRPr="00173C12">
        <w:tab/>
      </w:r>
      <w:r w:rsidRPr="00173C12">
        <w:rPr>
          <w:b/>
        </w:rPr>
        <w:t>Cheng, L., Abraham, J., Hausfather, Z. and Trenberth, K. E.</w:t>
      </w:r>
      <w:r w:rsidRPr="00173C12">
        <w:t xml:space="preserve"> (2019). How fast are the oceans warming? Observational records of ocean heat content show that ocean warming is accelerating. </w:t>
      </w:r>
      <w:r w:rsidRPr="00173C12">
        <w:rPr>
          <w:i/>
        </w:rPr>
        <w:t>Science</w:t>
      </w:r>
      <w:r w:rsidRPr="00173C12">
        <w:t xml:space="preserve"> </w:t>
      </w:r>
      <w:r w:rsidRPr="00173C12">
        <w:rPr>
          <w:b/>
        </w:rPr>
        <w:t>363</w:t>
      </w:r>
      <w:r w:rsidRPr="00173C12">
        <w:t>, 128.</w:t>
      </w:r>
    </w:p>
    <w:p w14:paraId="411ADECC" w14:textId="77777777" w:rsidR="00173C12" w:rsidRPr="00173C12" w:rsidRDefault="00173C12" w:rsidP="00173C12">
      <w:pPr>
        <w:pStyle w:val="EndNoteBibliography"/>
        <w:spacing w:after="0"/>
      </w:pPr>
      <w:r w:rsidRPr="00173C12">
        <w:tab/>
      </w:r>
      <w:r w:rsidRPr="00173C12">
        <w:rPr>
          <w:b/>
        </w:rPr>
        <w:t>Chessman, B. C.</w:t>
      </w:r>
      <w:r w:rsidRPr="00173C12">
        <w:t xml:space="preserve"> (2011). Declines of freshwater turtles associated with climatic drying in Australia’s Murray–Darling Basin. </w:t>
      </w:r>
      <w:r w:rsidRPr="00173C12">
        <w:rPr>
          <w:i/>
        </w:rPr>
        <w:t>Wildlife Reserach</w:t>
      </w:r>
      <w:r w:rsidRPr="00173C12">
        <w:t xml:space="preserve"> </w:t>
      </w:r>
      <w:r w:rsidRPr="00173C12">
        <w:rPr>
          <w:b/>
        </w:rPr>
        <w:t>38</w:t>
      </w:r>
      <w:r w:rsidRPr="00173C12">
        <w:t>, 664-671.</w:t>
      </w:r>
    </w:p>
    <w:p w14:paraId="39B0EB0C" w14:textId="77777777" w:rsidR="00173C12" w:rsidRPr="00173C12" w:rsidRDefault="00173C12" w:rsidP="00173C12">
      <w:pPr>
        <w:pStyle w:val="EndNoteBibliography"/>
        <w:spacing w:after="0"/>
      </w:pPr>
      <w:r w:rsidRPr="00173C12">
        <w:tab/>
      </w:r>
      <w:r w:rsidRPr="00173C12">
        <w:rPr>
          <w:b/>
        </w:rPr>
        <w:t>**Clark, N. J., Gordos, M. A. and Franklin, C. E.</w:t>
      </w:r>
      <w:r w:rsidRPr="00173C12">
        <w:t xml:space="preserve"> (2008). Thermal plasticity of diving behavior, aquatic respiration, and locomotor performance in the Mary River turtle Elusor macrurus. </w:t>
      </w:r>
      <w:r w:rsidRPr="00173C12">
        <w:rPr>
          <w:i/>
        </w:rPr>
        <w:t>Physiological and Biochemical Zoology</w:t>
      </w:r>
      <w:r w:rsidRPr="00173C12">
        <w:t xml:space="preserve"> </w:t>
      </w:r>
      <w:r w:rsidRPr="00173C12">
        <w:rPr>
          <w:b/>
        </w:rPr>
        <w:t>81</w:t>
      </w:r>
      <w:r w:rsidRPr="00173C12">
        <w:t>, 301-309.</w:t>
      </w:r>
    </w:p>
    <w:p w14:paraId="7CB6C0BF" w14:textId="77777777" w:rsidR="00173C12" w:rsidRPr="00173C12" w:rsidRDefault="00173C12" w:rsidP="00173C12">
      <w:pPr>
        <w:pStyle w:val="EndNoteBibliography"/>
        <w:spacing w:after="0"/>
      </w:pPr>
      <w:r w:rsidRPr="00173C12">
        <w:tab/>
      </w:r>
      <w:r w:rsidRPr="00173C12">
        <w:rPr>
          <w:b/>
        </w:rPr>
        <w:t xml:space="preserve">Costa, D. P. </w:t>
      </w:r>
      <w:r w:rsidRPr="00173C12">
        <w:t xml:space="preserve">(2007). Diving physiology of marine vertebrates. In </w:t>
      </w:r>
      <w:r w:rsidRPr="00173C12">
        <w:rPr>
          <w:i/>
        </w:rPr>
        <w:t xml:space="preserve">Encyclopedia of Life Sciences </w:t>
      </w:r>
      <w:r w:rsidRPr="00173C12">
        <w:t>pp. 1-7. Chichester: John Wiley &amp; Sons Ltd.</w:t>
      </w:r>
    </w:p>
    <w:p w14:paraId="3BD44FBA" w14:textId="77777777" w:rsidR="00173C12" w:rsidRPr="00173C12" w:rsidRDefault="00173C12" w:rsidP="00173C12">
      <w:pPr>
        <w:pStyle w:val="EndNoteBibliography"/>
        <w:spacing w:after="0"/>
      </w:pPr>
      <w:r w:rsidRPr="00173C12">
        <w:tab/>
      </w:r>
      <w:r w:rsidRPr="00173C12">
        <w:rPr>
          <w:b/>
        </w:rPr>
        <w:t>Dejours, P.</w:t>
      </w:r>
      <w:r w:rsidRPr="00173C12">
        <w:t xml:space="preserve"> (1981). Principles of Camparative Respiratory Physiology. Amsterdam: Elseview-North Holland Biomedical Press.</w:t>
      </w:r>
    </w:p>
    <w:p w14:paraId="657779A4" w14:textId="77777777" w:rsidR="00173C12" w:rsidRPr="00173C12" w:rsidRDefault="00173C12" w:rsidP="00173C12">
      <w:pPr>
        <w:pStyle w:val="EndNoteBibliography"/>
        <w:spacing w:after="0"/>
      </w:pPr>
      <w:r w:rsidRPr="00173C12">
        <w:tab/>
      </w:r>
      <w:r w:rsidRPr="00173C12">
        <w:rPr>
          <w:b/>
        </w:rPr>
        <w:t>Denoel, M., Mathieu, M. and Poncin, P.</w:t>
      </w:r>
      <w:r w:rsidRPr="00173C12">
        <w:t xml:space="preserve"> (2005). Effect of water temperature on the courtship behavior of the Alpine newt </w:t>
      </w:r>
      <w:r w:rsidRPr="00173C12">
        <w:rPr>
          <w:i/>
        </w:rPr>
        <w:t>Triturus alpestris</w:t>
      </w:r>
      <w:r w:rsidRPr="00173C12">
        <w:t xml:space="preserve">. </w:t>
      </w:r>
      <w:r w:rsidRPr="00173C12">
        <w:rPr>
          <w:i/>
        </w:rPr>
        <w:t>Behavioral Ecology and Sociobiology</w:t>
      </w:r>
      <w:r w:rsidRPr="00173C12">
        <w:t xml:space="preserve"> </w:t>
      </w:r>
      <w:r w:rsidRPr="00173C12">
        <w:rPr>
          <w:b/>
        </w:rPr>
        <w:t>58</w:t>
      </w:r>
      <w:r w:rsidRPr="00173C12">
        <w:t>, 121-127.</w:t>
      </w:r>
    </w:p>
    <w:p w14:paraId="2C45B1B3" w14:textId="77777777" w:rsidR="00173C12" w:rsidRPr="00173C12" w:rsidRDefault="00173C12" w:rsidP="00173C12">
      <w:pPr>
        <w:pStyle w:val="EndNoteBibliography"/>
        <w:spacing w:after="0"/>
      </w:pPr>
      <w:r w:rsidRPr="00173C12">
        <w:tab/>
      </w:r>
      <w:r w:rsidRPr="00173C12">
        <w:rPr>
          <w:b/>
        </w:rPr>
        <w:t>Feder, M. E. and Burggren, W. W.</w:t>
      </w:r>
      <w:r w:rsidRPr="00173C12">
        <w:t xml:space="preserve"> (1985). Cutaneous gas exchange in vertebrates: Design, patterns, control and implications. </w:t>
      </w:r>
      <w:r w:rsidRPr="00173C12">
        <w:rPr>
          <w:i/>
        </w:rPr>
        <w:t>Biological Reviews</w:t>
      </w:r>
      <w:r w:rsidRPr="00173C12">
        <w:t xml:space="preserve"> </w:t>
      </w:r>
      <w:r w:rsidRPr="00173C12">
        <w:rPr>
          <w:b/>
        </w:rPr>
        <w:t>60</w:t>
      </w:r>
      <w:r w:rsidRPr="00173C12">
        <w:t>, 1-45.</w:t>
      </w:r>
    </w:p>
    <w:p w14:paraId="15DB6602" w14:textId="77777777" w:rsidR="00173C12" w:rsidRPr="00173C12" w:rsidRDefault="00173C12" w:rsidP="00173C12">
      <w:pPr>
        <w:pStyle w:val="EndNoteBibliography"/>
        <w:spacing w:after="0"/>
      </w:pPr>
      <w:r w:rsidRPr="00173C12">
        <w:tab/>
      </w:r>
      <w:r w:rsidRPr="00173C12">
        <w:rPr>
          <w:b/>
        </w:rPr>
        <w:t>**Fielder, D. P.</w:t>
      </w:r>
      <w:r w:rsidRPr="00173C12">
        <w:t xml:space="preserve"> (2012). Seasonal and diel dive performance and behavioral ecology of the bimodally respiring freshwater turtle Myuchelys bellii of eastern Australia. </w:t>
      </w:r>
      <w:r w:rsidRPr="00173C12">
        <w:rPr>
          <w:i/>
        </w:rPr>
        <w:t>Journal of Comparative Physiology a-Neuroethology Sensory Neural and Behavioral Physiology</w:t>
      </w:r>
      <w:r w:rsidRPr="00173C12">
        <w:t xml:space="preserve"> </w:t>
      </w:r>
      <w:r w:rsidRPr="00173C12">
        <w:rPr>
          <w:b/>
        </w:rPr>
        <w:t>198</w:t>
      </w:r>
      <w:r w:rsidRPr="00173C12">
        <w:t>, 129-143.</w:t>
      </w:r>
    </w:p>
    <w:p w14:paraId="1BDA217E" w14:textId="77777777" w:rsidR="00173C12" w:rsidRPr="00173C12" w:rsidRDefault="00173C12" w:rsidP="00173C12">
      <w:pPr>
        <w:pStyle w:val="EndNoteBibliography"/>
        <w:spacing w:after="0"/>
      </w:pPr>
      <w:r w:rsidRPr="00173C12">
        <w:tab/>
      </w:r>
      <w:r w:rsidRPr="00173C12">
        <w:rPr>
          <w:b/>
        </w:rPr>
        <w:t>FitzGibbon, S. I. and Franklin, C. E.</w:t>
      </w:r>
      <w:r w:rsidRPr="00173C12">
        <w:t xml:space="preserve"> (2010). The importance of the cloacal bursae as the primary site of aquatic respiration in the freshwater turtle, Elseya albagula. </w:t>
      </w:r>
      <w:r w:rsidRPr="00173C12">
        <w:rPr>
          <w:i/>
        </w:rPr>
        <w:t>Australian Zoologist</w:t>
      </w:r>
      <w:r w:rsidRPr="00173C12">
        <w:t xml:space="preserve"> </w:t>
      </w:r>
      <w:r w:rsidRPr="00173C12">
        <w:rPr>
          <w:b/>
        </w:rPr>
        <w:t>35</w:t>
      </w:r>
      <w:r w:rsidRPr="00173C12">
        <w:t>, 276-282.</w:t>
      </w:r>
    </w:p>
    <w:p w14:paraId="0B7ADFDD" w14:textId="77777777" w:rsidR="00173C12" w:rsidRPr="00173C12" w:rsidRDefault="00173C12" w:rsidP="00173C12">
      <w:pPr>
        <w:pStyle w:val="EndNoteBibliography"/>
        <w:spacing w:after="0"/>
      </w:pPr>
      <w:r w:rsidRPr="00173C12">
        <w:tab/>
      </w:r>
      <w:r w:rsidRPr="00173C12">
        <w:rPr>
          <w:b/>
        </w:rPr>
        <w:t>Fuster, J. F., Pagés, T. and Palacios, L.</w:t>
      </w:r>
      <w:r w:rsidRPr="00173C12">
        <w:t xml:space="preserve"> (1997). Effect of temperature on oxygen stores during aerobic diving in the freshwater turtle Mauremys caspica leprosa. </w:t>
      </w:r>
      <w:r w:rsidRPr="00173C12">
        <w:rPr>
          <w:i/>
        </w:rPr>
        <w:t>Physiological Zoology</w:t>
      </w:r>
      <w:r w:rsidRPr="00173C12">
        <w:t xml:space="preserve"> </w:t>
      </w:r>
      <w:r w:rsidRPr="00173C12">
        <w:rPr>
          <w:b/>
        </w:rPr>
        <w:t>70</w:t>
      </w:r>
      <w:r w:rsidRPr="00173C12">
        <w:t>, 7-18.</w:t>
      </w:r>
    </w:p>
    <w:p w14:paraId="0A318D86" w14:textId="77777777" w:rsidR="00173C12" w:rsidRPr="00173C12" w:rsidRDefault="00173C12" w:rsidP="00173C12">
      <w:pPr>
        <w:pStyle w:val="EndNoteBibliography"/>
        <w:spacing w:after="0"/>
      </w:pPr>
      <w:r w:rsidRPr="00173C12">
        <w:lastRenderedPageBreak/>
        <w:tab/>
      </w:r>
      <w:r w:rsidRPr="00173C12">
        <w:rPr>
          <w:b/>
        </w:rPr>
        <w:t>Glanville, E. J. and Seebacher, F.</w:t>
      </w:r>
      <w:r w:rsidRPr="00173C12">
        <w:t xml:space="preserve"> (2006). Compensation for environmental change by complementary shifts of thermal sensitivity and thermoregulatory behaviour in an ectotherm. </w:t>
      </w:r>
      <w:r w:rsidRPr="00173C12">
        <w:rPr>
          <w:i/>
        </w:rPr>
        <w:t>Journal of Experimental Biology</w:t>
      </w:r>
      <w:r w:rsidRPr="00173C12">
        <w:t xml:space="preserve"> </w:t>
      </w:r>
      <w:r w:rsidRPr="00173C12">
        <w:rPr>
          <w:b/>
        </w:rPr>
        <w:t>209</w:t>
      </w:r>
      <w:r w:rsidRPr="00173C12">
        <w:t>, 4869-4877.</w:t>
      </w:r>
    </w:p>
    <w:p w14:paraId="746B5EF9" w14:textId="77777777" w:rsidR="00173C12" w:rsidRPr="00173C12" w:rsidRDefault="00173C12" w:rsidP="00173C12">
      <w:pPr>
        <w:pStyle w:val="EndNoteBibliography"/>
        <w:spacing w:after="0"/>
      </w:pPr>
      <w:r w:rsidRPr="00173C12">
        <w:tab/>
      </w:r>
      <w:r w:rsidRPr="00173C12">
        <w:rPr>
          <w:b/>
        </w:rPr>
        <w:t>Gordos, M. and Franklin, C. E.</w:t>
      </w:r>
      <w:r w:rsidRPr="00173C12">
        <w:t xml:space="preserve"> (2002). Diving behaviour of two Australian bimodally respiring turtles, Rheodytes leukops and Emydura macquarii, in a natural setting. </w:t>
      </w:r>
      <w:r w:rsidRPr="00173C12">
        <w:rPr>
          <w:i/>
        </w:rPr>
        <w:t>Journal of Zoology</w:t>
      </w:r>
      <w:r w:rsidRPr="00173C12">
        <w:t xml:space="preserve"> </w:t>
      </w:r>
      <w:r w:rsidRPr="00173C12">
        <w:rPr>
          <w:b/>
        </w:rPr>
        <w:t>258</w:t>
      </w:r>
      <w:r w:rsidRPr="00173C12">
        <w:t>, 335-342.</w:t>
      </w:r>
    </w:p>
    <w:p w14:paraId="74C6B7F2" w14:textId="77777777" w:rsidR="00173C12" w:rsidRPr="00173C12" w:rsidRDefault="00173C12" w:rsidP="00173C12">
      <w:pPr>
        <w:pStyle w:val="EndNoteBibliography"/>
        <w:spacing w:after="0"/>
      </w:pPr>
      <w:r w:rsidRPr="00173C12">
        <w:tab/>
      </w:r>
      <w:r w:rsidRPr="00173C12">
        <w:rPr>
          <w:b/>
        </w:rPr>
        <w:t>Gordos, M. A., Franklin, C. E. and Limpus, C. J.</w:t>
      </w:r>
      <w:r w:rsidRPr="00173C12">
        <w:t xml:space="preserve"> (2003). Seasonal changes in the diel surfacing behaviour of the bimodally respiring turtle Rheodytes leukops. </w:t>
      </w:r>
      <w:r w:rsidRPr="00173C12">
        <w:rPr>
          <w:i/>
        </w:rPr>
        <w:t>Canadian Journal of Zoology-Revue Canadienne De Zoologie</w:t>
      </w:r>
      <w:r w:rsidRPr="00173C12">
        <w:t xml:space="preserve"> </w:t>
      </w:r>
      <w:r w:rsidRPr="00173C12">
        <w:rPr>
          <w:b/>
        </w:rPr>
        <w:t>81</w:t>
      </w:r>
      <w:r w:rsidRPr="00173C12">
        <w:t>, 1614-1622.</w:t>
      </w:r>
    </w:p>
    <w:p w14:paraId="3B046A13" w14:textId="77777777" w:rsidR="00173C12" w:rsidRPr="00173C12" w:rsidRDefault="00173C12" w:rsidP="00173C12">
      <w:pPr>
        <w:pStyle w:val="EndNoteBibliography"/>
        <w:spacing w:after="0"/>
      </w:pPr>
      <w:r w:rsidRPr="00173C12">
        <w:tab/>
      </w:r>
      <w:r w:rsidRPr="00173C12">
        <w:rPr>
          <w:b/>
        </w:rPr>
        <w:t>Grigg, G. C. and Kirshner, D.</w:t>
      </w:r>
      <w:r w:rsidRPr="00173C12">
        <w:t xml:space="preserve"> (2015). Biology and evolution of crocodylians. . Clayton South, Australia: CSIRO Publishing.</w:t>
      </w:r>
    </w:p>
    <w:p w14:paraId="62DAF9B2" w14:textId="77777777" w:rsidR="00173C12" w:rsidRPr="00173C12" w:rsidRDefault="00173C12" w:rsidP="00173C12">
      <w:pPr>
        <w:pStyle w:val="EndNoteBibliography"/>
        <w:spacing w:after="0"/>
      </w:pPr>
      <w:r w:rsidRPr="00173C12">
        <w:tab/>
      </w:r>
      <w:r w:rsidRPr="00173C12">
        <w:rPr>
          <w:b/>
        </w:rPr>
        <w:t>Hadfield, J. D.</w:t>
      </w:r>
      <w:r w:rsidRPr="00173C12">
        <w:t xml:space="preserve"> (2010). MCMC Methods for Multi-Response Generalized Linear Mixed Models: The MCMCglmm R Package. </w:t>
      </w:r>
      <w:r w:rsidRPr="00173C12">
        <w:rPr>
          <w:i/>
        </w:rPr>
        <w:t>Journal of Statistical Software</w:t>
      </w:r>
      <w:r w:rsidRPr="00173C12">
        <w:t xml:space="preserve"> </w:t>
      </w:r>
      <w:r w:rsidRPr="00173C12">
        <w:rPr>
          <w:b/>
        </w:rPr>
        <w:t>33</w:t>
      </w:r>
      <w:r w:rsidRPr="00173C12">
        <w:t>, 1-22.</w:t>
      </w:r>
    </w:p>
    <w:p w14:paraId="69C2A040" w14:textId="77777777" w:rsidR="00173C12" w:rsidRPr="00173C12" w:rsidRDefault="00173C12" w:rsidP="00173C12">
      <w:pPr>
        <w:pStyle w:val="EndNoteBibliography"/>
        <w:spacing w:after="0"/>
      </w:pPr>
      <w:r w:rsidRPr="00173C12">
        <w:tab/>
      </w:r>
      <w:r w:rsidRPr="00173C12">
        <w:rPr>
          <w:b/>
        </w:rPr>
        <w:t>Hansen, T. F., Carter, A. J. R. and Pélabon, C.</w:t>
      </w:r>
      <w:r w:rsidRPr="00173C12">
        <w:t xml:space="preserve"> (2006). On adaptive accuracy and precision in natural populations. </w:t>
      </w:r>
      <w:r w:rsidRPr="00173C12">
        <w:rPr>
          <w:i/>
        </w:rPr>
        <w:t>The American Naturalist</w:t>
      </w:r>
      <w:r w:rsidRPr="00173C12">
        <w:t xml:space="preserve"> </w:t>
      </w:r>
      <w:r w:rsidRPr="00173C12">
        <w:rPr>
          <w:b/>
        </w:rPr>
        <w:t>168</w:t>
      </w:r>
      <w:r w:rsidRPr="00173C12">
        <w:t>, 168-181.</w:t>
      </w:r>
    </w:p>
    <w:p w14:paraId="17C6260B" w14:textId="77777777" w:rsidR="00173C12" w:rsidRPr="00173C12" w:rsidRDefault="00173C12" w:rsidP="00173C12">
      <w:pPr>
        <w:pStyle w:val="EndNoteBibliography"/>
        <w:spacing w:after="0"/>
      </w:pPr>
      <w:r w:rsidRPr="00173C12">
        <w:tab/>
      </w:r>
      <w:r w:rsidRPr="00173C12">
        <w:rPr>
          <w:b/>
        </w:rPr>
        <w:t>Hayward, A., Pajuelo, M., Haase, C. G., Anderson, D. M. and Gillooly, J. F.</w:t>
      </w:r>
      <w:r w:rsidRPr="00173C12">
        <w:t xml:space="preserve"> (2016). Common metabolic constraints on dive duration in endothermic and ectothermic vertebrates. </w:t>
      </w:r>
      <w:r w:rsidRPr="00173C12">
        <w:rPr>
          <w:i/>
        </w:rPr>
        <w:t>Peerj</w:t>
      </w:r>
      <w:r w:rsidRPr="00173C12">
        <w:t xml:space="preserve"> </w:t>
      </w:r>
      <w:r w:rsidRPr="00173C12">
        <w:rPr>
          <w:b/>
        </w:rPr>
        <w:t>4</w:t>
      </w:r>
      <w:r w:rsidRPr="00173C12">
        <w:t>, 9.</w:t>
      </w:r>
    </w:p>
    <w:p w14:paraId="7C38EA4E" w14:textId="77777777" w:rsidR="00173C12" w:rsidRPr="00173C12" w:rsidRDefault="00173C12" w:rsidP="00173C12">
      <w:pPr>
        <w:pStyle w:val="EndNoteBibliography"/>
        <w:spacing w:after="0"/>
      </w:pPr>
      <w:r w:rsidRPr="00173C12">
        <w:tab/>
      </w:r>
      <w:r w:rsidRPr="00173C12">
        <w:rPr>
          <w:b/>
        </w:rPr>
        <w:t>Hedges, S. B., Dudley, J. and Kumar, S.</w:t>
      </w:r>
      <w:r w:rsidRPr="00173C12">
        <w:t xml:space="preserve"> (2006). TimeTree: A public knowledge-base of divergence times among organisms. </w:t>
      </w:r>
      <w:r w:rsidRPr="00173C12">
        <w:rPr>
          <w:i/>
        </w:rPr>
        <w:t>Bioinformatics</w:t>
      </w:r>
      <w:r w:rsidRPr="00173C12">
        <w:t xml:space="preserve"> </w:t>
      </w:r>
      <w:r w:rsidRPr="00173C12">
        <w:rPr>
          <w:b/>
        </w:rPr>
        <w:t>22</w:t>
      </w:r>
      <w:r w:rsidRPr="00173C12">
        <w:t>, 2971-2972.</w:t>
      </w:r>
    </w:p>
    <w:p w14:paraId="3D7ACE9C" w14:textId="77777777" w:rsidR="00173C12" w:rsidRPr="00173C12" w:rsidRDefault="00173C12" w:rsidP="00173C12">
      <w:pPr>
        <w:pStyle w:val="EndNoteBibliography"/>
        <w:spacing w:after="0"/>
      </w:pPr>
      <w:r w:rsidRPr="00173C12">
        <w:tab/>
      </w:r>
      <w:r w:rsidRPr="00173C12">
        <w:rPr>
          <w:b/>
        </w:rPr>
        <w:t>Heithaus, M. R. and Dill, L. M.</w:t>
      </w:r>
      <w:r w:rsidRPr="00173C12">
        <w:t xml:space="preserve"> (2002). Food availability and predation risk influence bottlenose dolphin habitat use. </w:t>
      </w:r>
      <w:r w:rsidRPr="00173C12">
        <w:rPr>
          <w:i/>
        </w:rPr>
        <w:t>Ecology</w:t>
      </w:r>
      <w:r w:rsidRPr="00173C12">
        <w:t xml:space="preserve"> </w:t>
      </w:r>
      <w:r w:rsidRPr="00173C12">
        <w:rPr>
          <w:b/>
        </w:rPr>
        <w:t>83</w:t>
      </w:r>
      <w:r w:rsidRPr="00173C12">
        <w:t>, 480-491.</w:t>
      </w:r>
    </w:p>
    <w:p w14:paraId="7629FAC4" w14:textId="77777777" w:rsidR="00173C12" w:rsidRPr="00173C12" w:rsidRDefault="00173C12" w:rsidP="00173C12">
      <w:pPr>
        <w:pStyle w:val="EndNoteBibliography"/>
        <w:spacing w:after="0"/>
      </w:pPr>
      <w:r w:rsidRPr="00173C12">
        <w:tab/>
      </w:r>
      <w:r w:rsidRPr="00173C12">
        <w:rPr>
          <w:b/>
        </w:rPr>
        <w:t>Heithaus, M. R. and Dill, L. M.</w:t>
      </w:r>
      <w:r w:rsidRPr="00173C12">
        <w:t xml:space="preserve"> (2003). Optimal diving under the risk of predation. </w:t>
      </w:r>
      <w:r w:rsidRPr="00173C12">
        <w:rPr>
          <w:i/>
        </w:rPr>
        <w:t>Journal of Theoretical Biology</w:t>
      </w:r>
      <w:r w:rsidRPr="00173C12">
        <w:t xml:space="preserve"> </w:t>
      </w:r>
      <w:r w:rsidRPr="00173C12">
        <w:rPr>
          <w:b/>
        </w:rPr>
        <w:t>223</w:t>
      </w:r>
      <w:r w:rsidRPr="00173C12">
        <w:t>, 79-92.</w:t>
      </w:r>
    </w:p>
    <w:p w14:paraId="45603297" w14:textId="77777777" w:rsidR="00173C12" w:rsidRPr="00173C12" w:rsidRDefault="00173C12" w:rsidP="00173C12">
      <w:pPr>
        <w:pStyle w:val="EndNoteBibliography"/>
        <w:spacing w:after="0"/>
      </w:pPr>
      <w:r w:rsidRPr="00173C12">
        <w:tab/>
      </w:r>
      <w:r w:rsidRPr="00173C12">
        <w:rPr>
          <w:b/>
        </w:rPr>
        <w:t>Heithaus, M. R., Dill, L. M., Marshall, G. J. and Buhleier, B. M.</w:t>
      </w:r>
      <w:r w:rsidRPr="00173C12">
        <w:t xml:space="preserve"> (2002). Habitat use and foraging behavior of tiger sharks (Galeocerdo cuvier) in a seagrass ecosystem. </w:t>
      </w:r>
      <w:r w:rsidRPr="00173C12">
        <w:rPr>
          <w:i/>
        </w:rPr>
        <w:t>Marine Biology</w:t>
      </w:r>
      <w:r w:rsidRPr="00173C12">
        <w:t xml:space="preserve"> </w:t>
      </w:r>
      <w:r w:rsidRPr="00173C12">
        <w:rPr>
          <w:b/>
        </w:rPr>
        <w:t>140</w:t>
      </w:r>
      <w:r w:rsidRPr="00173C12">
        <w:t>, 237-248.</w:t>
      </w:r>
    </w:p>
    <w:p w14:paraId="06B4D10C" w14:textId="77777777" w:rsidR="00173C12" w:rsidRPr="00173C12" w:rsidRDefault="00173C12" w:rsidP="00173C12">
      <w:pPr>
        <w:pStyle w:val="EndNoteBibliography"/>
        <w:spacing w:after="0"/>
      </w:pPr>
      <w:r w:rsidRPr="00173C12">
        <w:tab/>
      </w:r>
      <w:r w:rsidRPr="00173C12">
        <w:rPr>
          <w:b/>
        </w:rPr>
        <w:t>Hobday, A. J. and Lough, J. M.</w:t>
      </w:r>
      <w:r w:rsidRPr="00173C12">
        <w:t xml:space="preserve"> (2011). Projected climate change in Australian marine and freshwater environments. </w:t>
      </w:r>
      <w:r w:rsidRPr="00173C12">
        <w:rPr>
          <w:i/>
        </w:rPr>
        <w:t>Marine and Freshwater Research</w:t>
      </w:r>
      <w:r w:rsidRPr="00173C12">
        <w:t xml:space="preserve"> </w:t>
      </w:r>
      <w:r w:rsidRPr="00173C12">
        <w:rPr>
          <w:b/>
        </w:rPr>
        <w:t>62</w:t>
      </w:r>
      <w:r w:rsidRPr="00173C12">
        <w:t>, 1000-1014.</w:t>
      </w:r>
    </w:p>
    <w:p w14:paraId="0AF7CBB6" w14:textId="77777777" w:rsidR="00173C12" w:rsidRPr="00173C12" w:rsidRDefault="00173C12" w:rsidP="00173C12">
      <w:pPr>
        <w:pStyle w:val="EndNoteBibliography"/>
        <w:spacing w:after="0"/>
      </w:pPr>
      <w:r w:rsidRPr="00173C12">
        <w:tab/>
      </w:r>
      <w:r w:rsidRPr="00173C12">
        <w:rPr>
          <w:b/>
        </w:rPr>
        <w:t>Hughes, T. P., Kerry, J. T., Álvarez-Noriega, M., Álvarez-Romero, J. G., Anderson, K. D., Baird, A. H., Babcock, R. C., Beger, M., Bellwood, D. R., Berkelmans, R. et al.</w:t>
      </w:r>
      <w:r w:rsidRPr="00173C12">
        <w:t xml:space="preserve"> (2017). Global warming and recurrent mass bleaching of corals. </w:t>
      </w:r>
      <w:r w:rsidRPr="00173C12">
        <w:rPr>
          <w:i/>
        </w:rPr>
        <w:t>Nature</w:t>
      </w:r>
      <w:r w:rsidRPr="00173C12">
        <w:t xml:space="preserve"> </w:t>
      </w:r>
      <w:r w:rsidRPr="00173C12">
        <w:rPr>
          <w:b/>
        </w:rPr>
        <w:t>543</w:t>
      </w:r>
      <w:r w:rsidRPr="00173C12">
        <w:t>, 373-377.</w:t>
      </w:r>
    </w:p>
    <w:p w14:paraId="7E025F3C" w14:textId="77777777" w:rsidR="00173C12" w:rsidRPr="00173C12" w:rsidRDefault="00173C12" w:rsidP="00173C12">
      <w:pPr>
        <w:pStyle w:val="EndNoteBibliography"/>
        <w:spacing w:after="0"/>
      </w:pPr>
      <w:r w:rsidRPr="00173C12">
        <w:tab/>
      </w:r>
      <w:r w:rsidRPr="00173C12">
        <w:rPr>
          <w:b/>
        </w:rPr>
        <w:t>Ioannidis, J. P. A.</w:t>
      </w:r>
      <w:r w:rsidRPr="00173C12">
        <w:t xml:space="preserve"> (2008). Why most discovered true associations are inflated. </w:t>
      </w:r>
      <w:r w:rsidRPr="00173C12">
        <w:rPr>
          <w:i/>
        </w:rPr>
        <w:t>Epidemiology</w:t>
      </w:r>
      <w:r w:rsidRPr="00173C12">
        <w:t xml:space="preserve"> </w:t>
      </w:r>
      <w:r w:rsidRPr="00173C12">
        <w:rPr>
          <w:b/>
        </w:rPr>
        <w:t>19</w:t>
      </w:r>
      <w:r w:rsidRPr="00173C12">
        <w:t>, 640-648.</w:t>
      </w:r>
    </w:p>
    <w:p w14:paraId="46F72C29" w14:textId="77777777" w:rsidR="00173C12" w:rsidRPr="00173C12" w:rsidRDefault="00173C12" w:rsidP="00173C12">
      <w:pPr>
        <w:pStyle w:val="EndNoteBibliography"/>
        <w:spacing w:after="0"/>
      </w:pPr>
      <w:r w:rsidRPr="00173C12">
        <w:tab/>
      </w:r>
      <w:r w:rsidRPr="00173C12">
        <w:rPr>
          <w:b/>
        </w:rPr>
        <w:t>Jackson, D. C.</w:t>
      </w:r>
      <w:r w:rsidRPr="00173C12">
        <w:t xml:space="preserve"> (2007). Temperature and hypoxia in ectothermic tetrapods. </w:t>
      </w:r>
      <w:r w:rsidRPr="00173C12">
        <w:rPr>
          <w:i/>
        </w:rPr>
        <w:t>Journal of Thermal Biology</w:t>
      </w:r>
      <w:r w:rsidRPr="00173C12">
        <w:t xml:space="preserve"> </w:t>
      </w:r>
      <w:r w:rsidRPr="00173C12">
        <w:rPr>
          <w:b/>
        </w:rPr>
        <w:t>32</w:t>
      </w:r>
      <w:r w:rsidRPr="00173C12">
        <w:t>, 125-133.</w:t>
      </w:r>
    </w:p>
    <w:p w14:paraId="4A706E8C" w14:textId="77777777" w:rsidR="00173C12" w:rsidRPr="00173C12" w:rsidRDefault="00173C12" w:rsidP="00173C12">
      <w:pPr>
        <w:pStyle w:val="EndNoteBibliography"/>
        <w:spacing w:after="0"/>
      </w:pPr>
      <w:r w:rsidRPr="00173C12">
        <w:tab/>
      </w:r>
      <w:r w:rsidRPr="00173C12">
        <w:rPr>
          <w:b/>
        </w:rPr>
        <w:t>Kawecki, T. J.</w:t>
      </w:r>
      <w:r w:rsidRPr="00173C12">
        <w:t xml:space="preserve"> (2000). The evolution of canalization under fluctuating selection. </w:t>
      </w:r>
      <w:r w:rsidRPr="00173C12">
        <w:rPr>
          <w:i/>
        </w:rPr>
        <w:t>Evolution</w:t>
      </w:r>
      <w:r w:rsidRPr="00173C12">
        <w:t xml:space="preserve"> </w:t>
      </w:r>
      <w:r w:rsidRPr="00173C12">
        <w:rPr>
          <w:b/>
        </w:rPr>
        <w:t>54</w:t>
      </w:r>
      <w:r w:rsidRPr="00173C12">
        <w:t>, 1-12.</w:t>
      </w:r>
    </w:p>
    <w:p w14:paraId="1CE0E73E" w14:textId="77777777" w:rsidR="00173C12" w:rsidRPr="00173C12" w:rsidRDefault="00173C12" w:rsidP="00173C12">
      <w:pPr>
        <w:pStyle w:val="EndNoteBibliography"/>
        <w:spacing w:after="0"/>
      </w:pPr>
      <w:r w:rsidRPr="00173C12">
        <w:tab/>
      </w:r>
      <w:r w:rsidRPr="00173C12">
        <w:rPr>
          <w:b/>
        </w:rPr>
        <w:t>Keen, A. N., Jordan, M. K., Holly, S. A. and Gillis, T. E.</w:t>
      </w:r>
      <w:r w:rsidRPr="00173C12">
        <w:t xml:space="preserve"> (2017). Temperature-induced cardiac remodelling in fish. </w:t>
      </w:r>
      <w:r w:rsidRPr="00173C12">
        <w:rPr>
          <w:i/>
        </w:rPr>
        <w:t>Journal of Experimental Biology</w:t>
      </w:r>
      <w:r w:rsidRPr="00173C12">
        <w:t xml:space="preserve"> </w:t>
      </w:r>
      <w:r w:rsidRPr="00173C12">
        <w:rPr>
          <w:b/>
        </w:rPr>
        <w:t>220</w:t>
      </w:r>
      <w:r w:rsidRPr="00173C12">
        <w:t>, 147-160.</w:t>
      </w:r>
    </w:p>
    <w:p w14:paraId="4A1194B1" w14:textId="77777777" w:rsidR="00173C12" w:rsidRPr="00173C12" w:rsidRDefault="00173C12" w:rsidP="00173C12">
      <w:pPr>
        <w:pStyle w:val="EndNoteBibliography"/>
        <w:spacing w:after="0"/>
      </w:pPr>
      <w:r w:rsidRPr="00173C12">
        <w:tab/>
      </w:r>
      <w:r w:rsidRPr="00173C12">
        <w:rPr>
          <w:b/>
        </w:rPr>
        <w:t>Kleiber, M.</w:t>
      </w:r>
      <w:r w:rsidRPr="00173C12">
        <w:t xml:space="preserve"> (1932). Body size and metabolism. </w:t>
      </w:r>
      <w:r w:rsidRPr="00173C12">
        <w:rPr>
          <w:i/>
        </w:rPr>
        <w:t>Hilgardia</w:t>
      </w:r>
      <w:r w:rsidRPr="00173C12">
        <w:t xml:space="preserve"> </w:t>
      </w:r>
      <w:r w:rsidRPr="00173C12">
        <w:rPr>
          <w:b/>
        </w:rPr>
        <w:t>6</w:t>
      </w:r>
      <w:r w:rsidRPr="00173C12">
        <w:t>, 315-353.</w:t>
      </w:r>
    </w:p>
    <w:p w14:paraId="668B52A2" w14:textId="77777777" w:rsidR="00173C12" w:rsidRPr="00173C12" w:rsidRDefault="00173C12" w:rsidP="00173C12">
      <w:pPr>
        <w:pStyle w:val="EndNoteBibliography"/>
        <w:spacing w:after="0"/>
      </w:pPr>
      <w:r w:rsidRPr="00173C12">
        <w:tab/>
      </w:r>
      <w:r w:rsidRPr="00173C12">
        <w:rPr>
          <w:b/>
        </w:rPr>
        <w:t>Lajeunesse, M. J.</w:t>
      </w:r>
      <w:r w:rsidRPr="00173C12">
        <w:t xml:space="preserve"> (2011). On the meta-analysis of response ratios for studies with correlatedand multi-group designs. </w:t>
      </w:r>
      <w:r w:rsidRPr="00173C12">
        <w:rPr>
          <w:i/>
        </w:rPr>
        <w:t>Ecology</w:t>
      </w:r>
      <w:r w:rsidRPr="00173C12">
        <w:t xml:space="preserve"> </w:t>
      </w:r>
      <w:r w:rsidRPr="00173C12">
        <w:rPr>
          <w:b/>
        </w:rPr>
        <w:t>92</w:t>
      </w:r>
      <w:r w:rsidRPr="00173C12">
        <w:t>, 2049-2055.</w:t>
      </w:r>
    </w:p>
    <w:p w14:paraId="0817B10E" w14:textId="77777777" w:rsidR="00173C12" w:rsidRPr="00173C12" w:rsidRDefault="00173C12" w:rsidP="00173C12">
      <w:pPr>
        <w:pStyle w:val="EndNoteBibliography"/>
        <w:spacing w:after="0"/>
      </w:pPr>
      <w:r w:rsidRPr="00173C12">
        <w:tab/>
      </w:r>
      <w:r w:rsidRPr="00173C12">
        <w:rPr>
          <w:b/>
        </w:rPr>
        <w:t>Lajeunesse, M. J.</w:t>
      </w:r>
      <w:r w:rsidRPr="00173C12">
        <w:t xml:space="preserve"> (2015). Bias and correction for the log-response ratio in ecological meta-analysis. </w:t>
      </w:r>
      <w:r w:rsidRPr="00173C12">
        <w:rPr>
          <w:i/>
        </w:rPr>
        <w:t>Ecology</w:t>
      </w:r>
      <w:r w:rsidRPr="00173C12">
        <w:t xml:space="preserve"> </w:t>
      </w:r>
      <w:r w:rsidRPr="00173C12">
        <w:rPr>
          <w:b/>
        </w:rPr>
        <w:t>96</w:t>
      </w:r>
      <w:r w:rsidRPr="00173C12">
        <w:t>, 2056-2063.</w:t>
      </w:r>
    </w:p>
    <w:p w14:paraId="04F82CAB" w14:textId="77777777" w:rsidR="00173C12" w:rsidRPr="00173C12" w:rsidRDefault="00173C12" w:rsidP="00173C12">
      <w:pPr>
        <w:pStyle w:val="EndNoteBibliography"/>
        <w:spacing w:after="0"/>
      </w:pPr>
      <w:r w:rsidRPr="00173C12">
        <w:tab/>
      </w:r>
      <w:r w:rsidRPr="00173C12">
        <w:rPr>
          <w:b/>
        </w:rPr>
        <w:t>Leblanc, M., Tweed, S., Van Dijk, A. and Timbal, B.</w:t>
      </w:r>
      <w:r w:rsidRPr="00173C12">
        <w:t xml:space="preserve"> (2012). A review of historic and future hydrological changes in the Murray-Darling Basin. </w:t>
      </w:r>
      <w:r w:rsidRPr="00173C12">
        <w:rPr>
          <w:i/>
        </w:rPr>
        <w:t>Global and Planetary Change</w:t>
      </w:r>
      <w:r w:rsidRPr="00173C12">
        <w:t xml:space="preserve"> </w:t>
      </w:r>
      <w:r w:rsidRPr="00173C12">
        <w:rPr>
          <w:b/>
        </w:rPr>
        <w:t>80</w:t>
      </w:r>
      <w:r w:rsidRPr="00173C12">
        <w:t>, 226-246.</w:t>
      </w:r>
    </w:p>
    <w:p w14:paraId="029AA8A0" w14:textId="77777777" w:rsidR="00173C12" w:rsidRPr="00173C12" w:rsidRDefault="00173C12" w:rsidP="00173C12">
      <w:pPr>
        <w:pStyle w:val="EndNoteBibliography"/>
        <w:spacing w:after="0"/>
      </w:pPr>
      <w:r w:rsidRPr="00173C12">
        <w:lastRenderedPageBreak/>
        <w:tab/>
      </w:r>
      <w:r w:rsidRPr="00173C12">
        <w:rPr>
          <w:b/>
        </w:rPr>
        <w:t>Lillywhite, H. B. and Donald, J. A.</w:t>
      </w:r>
      <w:r w:rsidRPr="00173C12">
        <w:t xml:space="preserve"> (1989). Pulmonary blood flow regulation in an aquatic snake. </w:t>
      </w:r>
      <w:r w:rsidRPr="00173C12">
        <w:rPr>
          <w:i/>
        </w:rPr>
        <w:t>Science</w:t>
      </w:r>
      <w:r w:rsidRPr="00173C12">
        <w:t xml:space="preserve"> </w:t>
      </w:r>
      <w:r w:rsidRPr="00173C12">
        <w:rPr>
          <w:b/>
        </w:rPr>
        <w:t>245</w:t>
      </w:r>
      <w:r w:rsidRPr="00173C12">
        <w:t>, 293-295.</w:t>
      </w:r>
    </w:p>
    <w:p w14:paraId="783C21E7" w14:textId="77777777" w:rsidR="00173C12" w:rsidRPr="00173C12" w:rsidRDefault="00173C12" w:rsidP="00173C12">
      <w:pPr>
        <w:pStyle w:val="EndNoteBibliography"/>
        <w:spacing w:after="0"/>
      </w:pPr>
      <w:r w:rsidRPr="00173C12">
        <w:tab/>
      </w:r>
      <w:r w:rsidRPr="00173C12">
        <w:rPr>
          <w:b/>
        </w:rPr>
        <w:t>Maina, J. N.</w:t>
      </w:r>
      <w:r w:rsidRPr="00173C12">
        <w:t xml:space="preserve"> (2002). Structure, function and evolution of the gas exchangers: comparative perspectives. </w:t>
      </w:r>
      <w:r w:rsidRPr="00173C12">
        <w:rPr>
          <w:i/>
        </w:rPr>
        <w:t>Journal of Anatomy</w:t>
      </w:r>
      <w:r w:rsidRPr="00173C12">
        <w:t xml:space="preserve"> </w:t>
      </w:r>
      <w:r w:rsidRPr="00173C12">
        <w:rPr>
          <w:b/>
        </w:rPr>
        <w:t>201</w:t>
      </w:r>
      <w:r w:rsidRPr="00173C12">
        <w:t>, 281-304.</w:t>
      </w:r>
    </w:p>
    <w:p w14:paraId="68E9F046" w14:textId="77777777" w:rsidR="00173C12" w:rsidRPr="00173C12" w:rsidRDefault="00173C12" w:rsidP="00173C12">
      <w:pPr>
        <w:pStyle w:val="EndNoteBibliography"/>
        <w:spacing w:after="0"/>
      </w:pPr>
      <w:r w:rsidRPr="00173C12">
        <w:tab/>
      </w:r>
      <w:r w:rsidRPr="00173C12">
        <w:rPr>
          <w:b/>
        </w:rPr>
        <w:t>Mathie, N. J. and Franklin, C. E.</w:t>
      </w:r>
      <w:r w:rsidRPr="00173C12">
        <w:t xml:space="preserve"> (2006). The influence of body size on the diving behaviour and physiology of the bimodally respiring turtle, Elseya albagula. </w:t>
      </w:r>
      <w:r w:rsidRPr="00173C12">
        <w:rPr>
          <w:i/>
        </w:rPr>
        <w:t>Journal of Comparative Physiology B-Biochemical Systemic and Environmental Physiology</w:t>
      </w:r>
      <w:r w:rsidRPr="00173C12">
        <w:t xml:space="preserve"> </w:t>
      </w:r>
      <w:r w:rsidRPr="00173C12">
        <w:rPr>
          <w:b/>
        </w:rPr>
        <w:t>176</w:t>
      </w:r>
      <w:r w:rsidRPr="00173C12">
        <w:t>, 739-747.</w:t>
      </w:r>
    </w:p>
    <w:p w14:paraId="57A86D47" w14:textId="77777777" w:rsidR="00173C12" w:rsidRPr="00173C12" w:rsidRDefault="00173C12" w:rsidP="00173C12">
      <w:pPr>
        <w:pStyle w:val="EndNoteBibliography"/>
        <w:spacing w:after="0"/>
      </w:pPr>
      <w:r w:rsidRPr="00173C12">
        <w:tab/>
      </w:r>
      <w:r w:rsidRPr="00173C12">
        <w:rPr>
          <w:b/>
        </w:rPr>
        <w:t>Nakagawa, S., Lagisz, M., O'Dea, R. E., Ruthsatz, K., Yang, J., Noble, D. W. A. and Senior, A. M.</w:t>
      </w:r>
      <w:r w:rsidRPr="00173C12">
        <w:t xml:space="preserve"> (2020). The Orchard Plot: Cultivating Forest Plots for Use in Ecology, Evolution and Beyond. </w:t>
      </w:r>
      <w:r w:rsidRPr="00173C12">
        <w:rPr>
          <w:i/>
        </w:rPr>
        <w:t>Research Synthesis Methods</w:t>
      </w:r>
      <w:r w:rsidRPr="00173C12">
        <w:t xml:space="preserve"> </w:t>
      </w:r>
      <w:r w:rsidRPr="00173C12">
        <w:rPr>
          <w:b/>
        </w:rPr>
        <w:t>in press</w:t>
      </w:r>
      <w:r w:rsidRPr="00173C12">
        <w:t>.</w:t>
      </w:r>
    </w:p>
    <w:p w14:paraId="3C2B4112" w14:textId="77777777" w:rsidR="00173C12" w:rsidRPr="00173C12" w:rsidRDefault="00173C12" w:rsidP="00173C12">
      <w:pPr>
        <w:pStyle w:val="EndNoteBibliography"/>
        <w:spacing w:after="0"/>
      </w:pPr>
      <w:r w:rsidRPr="00173C12">
        <w:tab/>
      </w:r>
      <w:r w:rsidRPr="00173C12">
        <w:rPr>
          <w:b/>
        </w:rPr>
        <w:t>Nakagawa, S., Poulin, R., Mengersen, K., Reinhold, K., Engqvist, L., Lagisz, M. and Senior, A. M.</w:t>
      </w:r>
      <w:r w:rsidRPr="00173C12">
        <w:t xml:space="preserve"> (2015). Meta-analysis of variation: Ecological and evolutionary applications and beyond. </w:t>
      </w:r>
      <w:r w:rsidRPr="00173C12">
        <w:rPr>
          <w:i/>
        </w:rPr>
        <w:t>Methods in Ecology and Evolution</w:t>
      </w:r>
      <w:r w:rsidRPr="00173C12">
        <w:t xml:space="preserve"> </w:t>
      </w:r>
      <w:r w:rsidRPr="00173C12">
        <w:rPr>
          <w:b/>
        </w:rPr>
        <w:t>6</w:t>
      </w:r>
      <w:r w:rsidRPr="00173C12">
        <w:t>, 143-152.</w:t>
      </w:r>
    </w:p>
    <w:p w14:paraId="2C374C50" w14:textId="77777777" w:rsidR="00173C12" w:rsidRPr="00173C12" w:rsidRDefault="00173C12" w:rsidP="00173C12">
      <w:pPr>
        <w:pStyle w:val="EndNoteBibliography"/>
        <w:spacing w:after="0"/>
      </w:pPr>
      <w:r w:rsidRPr="00173C12">
        <w:tab/>
      </w:r>
      <w:r w:rsidRPr="00173C12">
        <w:rPr>
          <w:b/>
        </w:rPr>
        <w:t>Nakagawa, S. and Santos, E. S. A.</w:t>
      </w:r>
      <w:r w:rsidRPr="00173C12">
        <w:t xml:space="preserve"> (2012). Methodological issues and advances in biological meta-analysis. </w:t>
      </w:r>
      <w:r w:rsidRPr="00173C12">
        <w:rPr>
          <w:i/>
        </w:rPr>
        <w:t>Evolutionary Ecology</w:t>
      </w:r>
      <w:r w:rsidRPr="00173C12">
        <w:t xml:space="preserve"> </w:t>
      </w:r>
      <w:r w:rsidRPr="00173C12">
        <w:rPr>
          <w:b/>
        </w:rPr>
        <w:t>26</w:t>
      </w:r>
      <w:r w:rsidRPr="00173C12">
        <w:t>, 1253-1274.</w:t>
      </w:r>
    </w:p>
    <w:p w14:paraId="5CA33196" w14:textId="77777777" w:rsidR="00173C12" w:rsidRPr="00173C12" w:rsidRDefault="00173C12" w:rsidP="00173C12">
      <w:pPr>
        <w:pStyle w:val="EndNoteBibliography"/>
        <w:spacing w:after="0"/>
      </w:pPr>
      <w:r w:rsidRPr="00173C12">
        <w:tab/>
      </w:r>
      <w:r w:rsidRPr="00173C12">
        <w:rPr>
          <w:b/>
        </w:rPr>
        <w:t>Noble, D. W. A., Lagisz, M., O'Dea, R. E. and Nakagawa, S.</w:t>
      </w:r>
      <w:r w:rsidRPr="00173C12">
        <w:t xml:space="preserve"> (2017). Nonindependence and sensitivity analyses in ecological and evolutionary meta‐analyses. </w:t>
      </w:r>
      <w:r w:rsidRPr="00173C12">
        <w:rPr>
          <w:i/>
        </w:rPr>
        <w:t>Molecular Ecology</w:t>
      </w:r>
      <w:r w:rsidRPr="00173C12">
        <w:t xml:space="preserve"> </w:t>
      </w:r>
      <w:r w:rsidRPr="00173C12">
        <w:rPr>
          <w:b/>
        </w:rPr>
        <w:t>26</w:t>
      </w:r>
      <w:r w:rsidRPr="00173C12">
        <w:t>, 2410-2425.</w:t>
      </w:r>
    </w:p>
    <w:p w14:paraId="3367C797" w14:textId="77777777" w:rsidR="00173C12" w:rsidRPr="00173C12" w:rsidRDefault="00173C12" w:rsidP="00173C12">
      <w:pPr>
        <w:pStyle w:val="EndNoteBibliography"/>
        <w:spacing w:after="0"/>
      </w:pPr>
      <w:r w:rsidRPr="00173C12">
        <w:tab/>
      </w:r>
      <w:r w:rsidRPr="00173C12">
        <w:rPr>
          <w:b/>
        </w:rPr>
        <w:t>Noble, D. W. A., Stenhouse, V. and Schwanz, L. E.</w:t>
      </w:r>
      <w:r w:rsidRPr="00173C12">
        <w:t xml:space="preserve"> (2018). Developmental temperatures and phenotypic plasticity in reptiles: a systematic review and meta‐analysis. </w:t>
      </w:r>
      <w:r w:rsidRPr="00173C12">
        <w:rPr>
          <w:i/>
        </w:rPr>
        <w:t>Biological Reviews</w:t>
      </w:r>
      <w:r w:rsidRPr="00173C12">
        <w:t xml:space="preserve"> </w:t>
      </w:r>
      <w:r w:rsidRPr="00173C12">
        <w:rPr>
          <w:b/>
        </w:rPr>
        <w:t>93</w:t>
      </w:r>
      <w:r w:rsidRPr="00173C12">
        <w:t>, 72-97.</w:t>
      </w:r>
    </w:p>
    <w:p w14:paraId="0EC121C0" w14:textId="77777777" w:rsidR="00173C12" w:rsidRPr="00173C12" w:rsidRDefault="00173C12" w:rsidP="00173C12">
      <w:pPr>
        <w:pStyle w:val="EndNoteBibliography"/>
        <w:spacing w:after="0"/>
      </w:pPr>
      <w:r w:rsidRPr="00173C12">
        <w:tab/>
      </w:r>
      <w:r w:rsidRPr="00173C12">
        <w:rPr>
          <w:b/>
        </w:rPr>
        <w:t>O'Dea, R. E., Lagisz, M., Hendry, A. P. and Nakagawa, S.</w:t>
      </w:r>
      <w:r w:rsidRPr="00173C12">
        <w:t xml:space="preserve"> (2018). Developmental temperature affects phenotypic means and variability: A meta‐analysis of fish data. </w:t>
      </w:r>
      <w:r w:rsidRPr="00173C12">
        <w:rPr>
          <w:i/>
        </w:rPr>
        <w:t>Fish and Fisheries</w:t>
      </w:r>
      <w:r w:rsidRPr="00173C12">
        <w:t xml:space="preserve"> </w:t>
      </w:r>
      <w:r w:rsidRPr="00173C12">
        <w:rPr>
          <w:b/>
        </w:rPr>
        <w:t>20</w:t>
      </w:r>
      <w:r w:rsidRPr="00173C12">
        <w:t>, 1005-1022.</w:t>
      </w:r>
    </w:p>
    <w:p w14:paraId="6919D7E4" w14:textId="77777777" w:rsidR="00173C12" w:rsidRPr="00173C12" w:rsidRDefault="00173C12" w:rsidP="00173C12">
      <w:pPr>
        <w:pStyle w:val="EndNoteBibliography"/>
        <w:spacing w:after="0"/>
      </w:pPr>
      <w:r w:rsidRPr="00173C12">
        <w:tab/>
      </w:r>
      <w:r w:rsidRPr="00173C12">
        <w:rPr>
          <w:b/>
        </w:rPr>
        <w:t>Ouzzani, M., Hammady, H., Fedorowicz, Z. and Elmagarmid, A.</w:t>
      </w:r>
      <w:r w:rsidRPr="00173C12">
        <w:t xml:space="preserve"> (2016). Rayyan — a web and mobile app for systematic reviews. </w:t>
      </w:r>
      <w:r w:rsidRPr="00173C12">
        <w:rPr>
          <w:i/>
        </w:rPr>
        <w:t>Systematic Reviews</w:t>
      </w:r>
      <w:r w:rsidRPr="00173C12">
        <w:t xml:space="preserve"> </w:t>
      </w:r>
      <w:r w:rsidRPr="00173C12">
        <w:rPr>
          <w:b/>
        </w:rPr>
        <w:t>5</w:t>
      </w:r>
      <w:r w:rsidRPr="00173C12">
        <w:t>, 210.</w:t>
      </w:r>
    </w:p>
    <w:p w14:paraId="79C792FF" w14:textId="77777777" w:rsidR="00173C12" w:rsidRPr="00173C12" w:rsidRDefault="00173C12" w:rsidP="00173C12">
      <w:pPr>
        <w:pStyle w:val="EndNoteBibliography"/>
        <w:spacing w:after="0"/>
      </w:pPr>
      <w:r w:rsidRPr="00173C12">
        <w:tab/>
      </w:r>
      <w:r w:rsidRPr="00173C12">
        <w:rPr>
          <w:b/>
        </w:rPr>
        <w:t>Penney, D. G.</w:t>
      </w:r>
      <w:r w:rsidRPr="00173C12">
        <w:t xml:space="preserve"> (1987). Frogs and turtles: Different ectotherm overwintering strategies. </w:t>
      </w:r>
      <w:r w:rsidRPr="00173C12">
        <w:rPr>
          <w:i/>
        </w:rPr>
        <w:t>Comparative Biochemistry &amp; Physiology Part A: Molecular and Integrative Physiology</w:t>
      </w:r>
      <w:r w:rsidRPr="00173C12">
        <w:t xml:space="preserve"> </w:t>
      </w:r>
      <w:r w:rsidRPr="00173C12">
        <w:rPr>
          <w:b/>
        </w:rPr>
        <w:t>86</w:t>
      </w:r>
      <w:r w:rsidRPr="00173C12">
        <w:t>, 609-615.</w:t>
      </w:r>
    </w:p>
    <w:p w14:paraId="001ABCE1" w14:textId="77777777" w:rsidR="00173C12" w:rsidRPr="00173C12" w:rsidRDefault="00173C12" w:rsidP="00173C12">
      <w:pPr>
        <w:pStyle w:val="EndNoteBibliography"/>
        <w:spacing w:after="0"/>
      </w:pPr>
      <w:r w:rsidRPr="00173C12">
        <w:tab/>
      </w:r>
      <w:r w:rsidRPr="00173C12">
        <w:rPr>
          <w:b/>
        </w:rPr>
        <w:t>Pick, J. L., Nakagawa, S. and Noble, D. W. A.</w:t>
      </w:r>
      <w:r w:rsidRPr="00173C12">
        <w:t xml:space="preserve"> (2018). Reproducible, flexible and high-throughput data extraction from primary literature: The metaDigitise R package. </w:t>
      </w:r>
      <w:r w:rsidRPr="00173C12">
        <w:rPr>
          <w:i/>
        </w:rPr>
        <w:t>Methods in Ecology and Evolution</w:t>
      </w:r>
      <w:r w:rsidRPr="00173C12">
        <w:t xml:space="preserve"> </w:t>
      </w:r>
      <w:r w:rsidRPr="00173C12">
        <w:rPr>
          <w:b/>
        </w:rPr>
        <w:t>10</w:t>
      </w:r>
      <w:r w:rsidRPr="00173C12">
        <w:t>, 426-431.</w:t>
      </w:r>
    </w:p>
    <w:p w14:paraId="35C13A60" w14:textId="77777777" w:rsidR="00173C12" w:rsidRPr="00173C12" w:rsidRDefault="00173C12" w:rsidP="00173C12">
      <w:pPr>
        <w:pStyle w:val="EndNoteBibliography"/>
        <w:spacing w:after="0"/>
      </w:pPr>
      <w:r w:rsidRPr="00173C12">
        <w:tab/>
      </w:r>
      <w:r w:rsidRPr="00173C12">
        <w:rPr>
          <w:b/>
        </w:rPr>
        <w:t>Podrabsky, J. E. and Somero, G. N.</w:t>
      </w:r>
      <w:r w:rsidRPr="00173C12">
        <w:t xml:space="preserve"> (2004). Changes in gene expression associated with acclimation to constant temperatures and fluctuating daily temperatures in an annual killifish Austrofundulus limnaeus. </w:t>
      </w:r>
      <w:r w:rsidRPr="00173C12">
        <w:rPr>
          <w:i/>
        </w:rPr>
        <w:t>Journal of Experimental Biology</w:t>
      </w:r>
      <w:r w:rsidRPr="00173C12">
        <w:t xml:space="preserve"> </w:t>
      </w:r>
      <w:r w:rsidRPr="00173C12">
        <w:rPr>
          <w:b/>
        </w:rPr>
        <w:t>207</w:t>
      </w:r>
      <w:r w:rsidRPr="00173C12">
        <w:t>, 2237-2254.</w:t>
      </w:r>
    </w:p>
    <w:p w14:paraId="61CFAB16" w14:textId="77777777" w:rsidR="00173C12" w:rsidRPr="00173C12" w:rsidRDefault="00173C12" w:rsidP="00173C12">
      <w:pPr>
        <w:pStyle w:val="EndNoteBibliography"/>
        <w:spacing w:after="0"/>
      </w:pPr>
      <w:r w:rsidRPr="00173C12">
        <w:tab/>
      </w:r>
      <w:r w:rsidRPr="00173C12">
        <w:rPr>
          <w:b/>
        </w:rPr>
        <w:t>**Prassack, S. L., Bagatto, B. and Henry, R. P.</w:t>
      </w:r>
      <w:r w:rsidRPr="00173C12">
        <w:t xml:space="preserve"> (2001). Effects of temperature and aquatic Po-2 on the physiology and behaviour of Apalone ferox and Chrysemys picta. </w:t>
      </w:r>
      <w:r w:rsidRPr="00173C12">
        <w:rPr>
          <w:i/>
        </w:rPr>
        <w:t>Journal of Experimental Biology</w:t>
      </w:r>
      <w:r w:rsidRPr="00173C12">
        <w:t xml:space="preserve"> </w:t>
      </w:r>
      <w:r w:rsidRPr="00173C12">
        <w:rPr>
          <w:b/>
        </w:rPr>
        <w:t>204</w:t>
      </w:r>
      <w:r w:rsidRPr="00173C12">
        <w:t>, 2185-2195.</w:t>
      </w:r>
    </w:p>
    <w:p w14:paraId="1CF28FCF" w14:textId="77777777" w:rsidR="00173C12" w:rsidRPr="00173C12" w:rsidRDefault="00173C12" w:rsidP="00173C12">
      <w:pPr>
        <w:pStyle w:val="EndNoteBibliography"/>
        <w:spacing w:after="0"/>
      </w:pPr>
      <w:r w:rsidRPr="00173C12">
        <w:tab/>
      </w:r>
      <w:r w:rsidRPr="00173C12">
        <w:rPr>
          <w:b/>
        </w:rPr>
        <w:t>**Pratt, K. L. and Franklin, C. E.</w:t>
      </w:r>
      <w:r w:rsidRPr="00173C12">
        <w:t xml:space="preserve"> (2010). Temperature independence of aquatic oxygen uptake in an air-breathing ectotherm and the implications for dive duration. </w:t>
      </w:r>
      <w:r w:rsidRPr="00173C12">
        <w:rPr>
          <w:i/>
        </w:rPr>
        <w:t>Comparative Biochemistry and Physiology a-Molecular &amp; Integrative Physiology</w:t>
      </w:r>
      <w:r w:rsidRPr="00173C12">
        <w:t xml:space="preserve"> </w:t>
      </w:r>
      <w:r w:rsidRPr="00173C12">
        <w:rPr>
          <w:b/>
        </w:rPr>
        <w:t>156</w:t>
      </w:r>
      <w:r w:rsidRPr="00173C12">
        <w:t>, 42-45.</w:t>
      </w:r>
    </w:p>
    <w:p w14:paraId="60066C8C" w14:textId="77777777" w:rsidR="00173C12" w:rsidRPr="00173C12" w:rsidRDefault="00173C12" w:rsidP="00173C12">
      <w:pPr>
        <w:pStyle w:val="EndNoteBibliography"/>
        <w:spacing w:after="0"/>
      </w:pPr>
      <w:r w:rsidRPr="00173C12">
        <w:tab/>
      </w:r>
      <w:r w:rsidRPr="00173C12">
        <w:rPr>
          <w:b/>
        </w:rPr>
        <w:t>**Rodgers, E. M. and Franklin, C. E.</w:t>
      </w:r>
      <w:r w:rsidRPr="00173C12">
        <w:t xml:space="preserve"> (2017). Physiological mechanisms constraining ectotherm fright-dive performance at elevated temperatures. </w:t>
      </w:r>
      <w:r w:rsidRPr="00173C12">
        <w:rPr>
          <w:i/>
        </w:rPr>
        <w:t>Journal of Experimental Biology</w:t>
      </w:r>
      <w:r w:rsidRPr="00173C12">
        <w:t xml:space="preserve"> </w:t>
      </w:r>
      <w:r w:rsidRPr="00173C12">
        <w:rPr>
          <w:b/>
        </w:rPr>
        <w:t>220</w:t>
      </w:r>
      <w:r w:rsidRPr="00173C12">
        <w:t>, 3556-3564.</w:t>
      </w:r>
    </w:p>
    <w:p w14:paraId="33516D75" w14:textId="77777777" w:rsidR="00173C12" w:rsidRPr="00173C12" w:rsidRDefault="00173C12" w:rsidP="00173C12">
      <w:pPr>
        <w:pStyle w:val="EndNoteBibliography"/>
        <w:spacing w:after="0"/>
      </w:pPr>
      <w:r w:rsidRPr="00173C12">
        <w:tab/>
      </w:r>
      <w:r w:rsidRPr="00173C12">
        <w:rPr>
          <w:b/>
        </w:rPr>
        <w:t>Rodgers, E. M. and Franklin, C. E.</w:t>
      </w:r>
      <w:r w:rsidRPr="00173C12">
        <w:t xml:space="preserve"> (2019). Diving beyond Aerobic Limits: Effect of Temperature on Anaerobic Support of Simulated Predator Avoidance Dives in an Air-Breathing Ectotherm. </w:t>
      </w:r>
      <w:r w:rsidRPr="00173C12">
        <w:rPr>
          <w:i/>
        </w:rPr>
        <w:t>Physiological and Biochemical Zoology</w:t>
      </w:r>
      <w:r w:rsidRPr="00173C12">
        <w:t xml:space="preserve"> </w:t>
      </w:r>
      <w:r w:rsidRPr="00173C12">
        <w:rPr>
          <w:b/>
        </w:rPr>
        <w:t>92</w:t>
      </w:r>
      <w:r w:rsidRPr="00173C12">
        <w:t>, 293-302.</w:t>
      </w:r>
    </w:p>
    <w:p w14:paraId="7064E647" w14:textId="77777777" w:rsidR="00173C12" w:rsidRPr="00173C12" w:rsidRDefault="00173C12" w:rsidP="00173C12">
      <w:pPr>
        <w:pStyle w:val="EndNoteBibliography"/>
        <w:spacing w:after="0"/>
      </w:pPr>
      <w:r w:rsidRPr="00173C12">
        <w:lastRenderedPageBreak/>
        <w:tab/>
      </w:r>
      <w:r w:rsidRPr="00173C12">
        <w:rPr>
          <w:b/>
        </w:rPr>
        <w:t>**Rodgers, E. M., Schwartz, J. J. and Franklin, C. E.</w:t>
      </w:r>
      <w:r w:rsidRPr="00173C12">
        <w:t xml:space="preserve"> (2015). Diving in a warming world: the thermal sensitivity and plasticity of diving performance in juvenile estuarine crocodiles (Crocodylus porosus). </w:t>
      </w:r>
      <w:r w:rsidRPr="00173C12">
        <w:rPr>
          <w:i/>
        </w:rPr>
        <w:t>Conservation Physiology</w:t>
      </w:r>
      <w:r w:rsidRPr="00173C12">
        <w:t xml:space="preserve"> </w:t>
      </w:r>
      <w:r w:rsidRPr="00173C12">
        <w:rPr>
          <w:b/>
        </w:rPr>
        <w:t>3</w:t>
      </w:r>
      <w:r w:rsidRPr="00173C12">
        <w:t>, 9.</w:t>
      </w:r>
    </w:p>
    <w:p w14:paraId="603E2298" w14:textId="77777777" w:rsidR="00173C12" w:rsidRPr="00173C12" w:rsidRDefault="00173C12" w:rsidP="00173C12">
      <w:pPr>
        <w:pStyle w:val="EndNoteBibliography"/>
        <w:spacing w:after="0"/>
      </w:pPr>
      <w:r w:rsidRPr="00173C12">
        <w:tab/>
      </w:r>
      <w:r w:rsidRPr="00173C12">
        <w:rPr>
          <w:b/>
        </w:rPr>
        <w:t>Šamajová, P. and Gvoždík, L.</w:t>
      </w:r>
      <w:r w:rsidRPr="00173C12">
        <w:t xml:space="preserve"> (2009). The influence of temperature on diving behaviour in the alpine newt, Triturus alpestris. </w:t>
      </w:r>
      <w:r w:rsidRPr="00173C12">
        <w:rPr>
          <w:i/>
        </w:rPr>
        <w:t>Journal of Thermal Biology</w:t>
      </w:r>
      <w:r w:rsidRPr="00173C12">
        <w:t xml:space="preserve"> </w:t>
      </w:r>
      <w:r w:rsidRPr="00173C12">
        <w:rPr>
          <w:b/>
        </w:rPr>
        <w:t>34</w:t>
      </w:r>
      <w:r w:rsidRPr="00173C12">
        <w:t>, 401-405.</w:t>
      </w:r>
    </w:p>
    <w:p w14:paraId="29D85132" w14:textId="77777777" w:rsidR="00173C12" w:rsidRPr="00173C12" w:rsidRDefault="00173C12" w:rsidP="00173C12">
      <w:pPr>
        <w:pStyle w:val="EndNoteBibliography"/>
        <w:spacing w:after="0"/>
      </w:pPr>
      <w:r w:rsidRPr="00173C12">
        <w:tab/>
      </w:r>
      <w:r w:rsidRPr="00173C12">
        <w:rPr>
          <w:b/>
        </w:rPr>
        <w:t>Seebacher, F., White, C. R. and Franklin, C. E.</w:t>
      </w:r>
      <w:r w:rsidRPr="00173C12">
        <w:t xml:space="preserve"> (2015). Physiological plasticity increases resilience of ectothermic animals to climate change. </w:t>
      </w:r>
      <w:r w:rsidRPr="00173C12">
        <w:rPr>
          <w:i/>
        </w:rPr>
        <w:t>Nature Climate Change</w:t>
      </w:r>
      <w:r w:rsidRPr="00173C12">
        <w:t xml:space="preserve"> </w:t>
      </w:r>
      <w:r w:rsidRPr="00173C12">
        <w:rPr>
          <w:b/>
        </w:rPr>
        <w:t>5</w:t>
      </w:r>
      <w:r w:rsidRPr="00173C12">
        <w:t>, 61-66.</w:t>
      </w:r>
    </w:p>
    <w:p w14:paraId="7256BDDB" w14:textId="77777777" w:rsidR="00173C12" w:rsidRPr="00173C12" w:rsidRDefault="00173C12" w:rsidP="00173C12">
      <w:pPr>
        <w:pStyle w:val="EndNoteBibliography"/>
        <w:spacing w:after="0"/>
      </w:pPr>
      <w:r w:rsidRPr="00173C12">
        <w:tab/>
      </w:r>
      <w:r w:rsidRPr="00173C12">
        <w:rPr>
          <w:b/>
        </w:rPr>
        <w:t xml:space="preserve">Seymour, R. S. </w:t>
      </w:r>
      <w:r w:rsidRPr="00173C12">
        <w:t xml:space="preserve">(1982). Physiological adaptations to aquatic life. In </w:t>
      </w:r>
      <w:r w:rsidRPr="00173C12">
        <w:rPr>
          <w:i/>
        </w:rPr>
        <w:t>Biology of the Reptilia, Physiological Ecology</w:t>
      </w:r>
      <w:r w:rsidRPr="00173C12">
        <w:t>, vol. 13 eds. C. Gans and F. H. Pough), pp. 1-51: Academic Press.</w:t>
      </w:r>
    </w:p>
    <w:p w14:paraId="7F90191A" w14:textId="77777777" w:rsidR="00173C12" w:rsidRPr="00173C12" w:rsidRDefault="00173C12" w:rsidP="00173C12">
      <w:pPr>
        <w:pStyle w:val="EndNoteBibliography"/>
        <w:spacing w:after="0"/>
      </w:pPr>
      <w:r w:rsidRPr="00173C12">
        <w:tab/>
      </w:r>
      <w:r w:rsidRPr="00173C12">
        <w:rPr>
          <w:b/>
        </w:rPr>
        <w:t>Shuman, J. L. and Coughlin, D. J.</w:t>
      </w:r>
      <w:r w:rsidRPr="00173C12">
        <w:t xml:space="preserve"> (2018). Red muscle function and thermal acclimation to cold in rainbow smelt, Osmerus mordax, and rainbow trout, Oncorhynchus mykiss. </w:t>
      </w:r>
      <w:r w:rsidRPr="00173C12">
        <w:rPr>
          <w:i/>
        </w:rPr>
        <w:t>Journal of Experimenta Zoology Part A</w:t>
      </w:r>
      <w:r w:rsidRPr="00173C12">
        <w:t xml:space="preserve"> </w:t>
      </w:r>
      <w:r w:rsidRPr="00173C12">
        <w:rPr>
          <w:b/>
        </w:rPr>
        <w:t>329</w:t>
      </w:r>
      <w:r w:rsidRPr="00173C12">
        <w:t>, 547-556.</w:t>
      </w:r>
    </w:p>
    <w:p w14:paraId="4CCDC4BD" w14:textId="77777777" w:rsidR="00173C12" w:rsidRPr="00173C12" w:rsidRDefault="00173C12" w:rsidP="00173C12">
      <w:pPr>
        <w:pStyle w:val="EndNoteBibliography"/>
        <w:spacing w:after="0"/>
      </w:pPr>
      <w:r w:rsidRPr="00173C12">
        <w:tab/>
      </w:r>
      <w:r w:rsidRPr="00173C12">
        <w:rPr>
          <w:b/>
        </w:rPr>
        <w:t>Southwood, A. L., Andrews, R. D., Paladino, F. V. and Jones, D. R.</w:t>
      </w:r>
      <w:r w:rsidRPr="00173C12">
        <w:t xml:space="preserve"> (2005). Effects of diving and swimming behavior on body temperatures of Pacific leatherback turtles in tropical seas. </w:t>
      </w:r>
      <w:r w:rsidRPr="00173C12">
        <w:rPr>
          <w:i/>
        </w:rPr>
        <w:t>Physiological and Biochemical Zoology</w:t>
      </w:r>
      <w:r w:rsidRPr="00173C12">
        <w:t xml:space="preserve"> </w:t>
      </w:r>
      <w:r w:rsidRPr="00173C12">
        <w:rPr>
          <w:b/>
        </w:rPr>
        <w:t>78</w:t>
      </w:r>
      <w:r w:rsidRPr="00173C12">
        <w:t>, 285-297.</w:t>
      </w:r>
    </w:p>
    <w:p w14:paraId="05A8E8A1" w14:textId="77777777" w:rsidR="00173C12" w:rsidRPr="00173C12" w:rsidRDefault="00173C12" w:rsidP="00173C12">
      <w:pPr>
        <w:pStyle w:val="EndNoteBibliography"/>
        <w:spacing w:after="0"/>
      </w:pPr>
      <w:r w:rsidRPr="00173C12">
        <w:tab/>
      </w:r>
      <w:r w:rsidRPr="00173C12">
        <w:rPr>
          <w:b/>
        </w:rPr>
        <w:t>Stillman, J. H.</w:t>
      </w:r>
      <w:r w:rsidRPr="00173C12">
        <w:t xml:space="preserve"> (2019). Heat Waves, the New Normal: Summertime Temperature Extremes Will Impact Animals, Ecosystems, and Human Communities. </w:t>
      </w:r>
      <w:r w:rsidRPr="00173C12">
        <w:rPr>
          <w:i/>
        </w:rPr>
        <w:t>Physiology (Bethesda, Md.)</w:t>
      </w:r>
      <w:r w:rsidRPr="00173C12">
        <w:t xml:space="preserve"> </w:t>
      </w:r>
      <w:r w:rsidRPr="00173C12">
        <w:rPr>
          <w:b/>
        </w:rPr>
        <w:t>34</w:t>
      </w:r>
      <w:r w:rsidRPr="00173C12">
        <w:t>, 86-100.</w:t>
      </w:r>
    </w:p>
    <w:p w14:paraId="21753406" w14:textId="77777777" w:rsidR="00173C12" w:rsidRPr="00173C12" w:rsidRDefault="00173C12" w:rsidP="00173C12">
      <w:pPr>
        <w:pStyle w:val="EndNoteBibliography"/>
        <w:spacing w:after="0"/>
      </w:pPr>
      <w:r w:rsidRPr="00173C12">
        <w:tab/>
      </w:r>
      <w:r w:rsidRPr="00173C12">
        <w:rPr>
          <w:b/>
        </w:rPr>
        <w:t>Stone, P. A., Dobie, J. L. and Henry, R. P.</w:t>
      </w:r>
      <w:r w:rsidRPr="00173C12">
        <w:t xml:space="preserve"> (1992). Cutaneous surface-area and bimodal respiration in soft-shelled (Trionyx-spiniferus), stinkpot (Sternotherus-odoratus), and mud turtles (Kinosternon-subrubrum). </w:t>
      </w:r>
      <w:r w:rsidRPr="00173C12">
        <w:rPr>
          <w:i/>
        </w:rPr>
        <w:t>Physiological Zoology</w:t>
      </w:r>
      <w:r w:rsidRPr="00173C12">
        <w:t xml:space="preserve"> </w:t>
      </w:r>
      <w:r w:rsidRPr="00173C12">
        <w:rPr>
          <w:b/>
        </w:rPr>
        <w:t>65</w:t>
      </w:r>
      <w:r w:rsidRPr="00173C12">
        <w:t>, 311-330.</w:t>
      </w:r>
    </w:p>
    <w:p w14:paraId="6EDC44C0" w14:textId="77777777" w:rsidR="00173C12" w:rsidRPr="00173C12" w:rsidRDefault="00173C12" w:rsidP="00173C12">
      <w:pPr>
        <w:pStyle w:val="EndNoteBibliography"/>
        <w:spacing w:after="0"/>
      </w:pPr>
      <w:r w:rsidRPr="00173C12">
        <w:tab/>
      </w:r>
      <w:r w:rsidRPr="00173C12">
        <w:rPr>
          <w:b/>
        </w:rPr>
        <w:t>**Storey, E. M., Kayes, S. M., De Vries, I. and Franklin, C. E.</w:t>
      </w:r>
      <w:r w:rsidRPr="00173C12">
        <w:t xml:space="preserve"> (2008). Effect of water depth, velocity and temperature on the surfacing frequency of the bimodally respiring turtle Elseya albagula. </w:t>
      </w:r>
      <w:r w:rsidRPr="00173C12">
        <w:rPr>
          <w:i/>
        </w:rPr>
        <w:t>Functional Ecology</w:t>
      </w:r>
      <w:r w:rsidRPr="00173C12">
        <w:t xml:space="preserve"> </w:t>
      </w:r>
      <w:r w:rsidRPr="00173C12">
        <w:rPr>
          <w:b/>
        </w:rPr>
        <w:t>22</w:t>
      </w:r>
      <w:r w:rsidRPr="00173C12">
        <w:t>, 840-846.</w:t>
      </w:r>
    </w:p>
    <w:p w14:paraId="03126EFA" w14:textId="77777777" w:rsidR="00173C12" w:rsidRPr="00173C12" w:rsidRDefault="00173C12" w:rsidP="00173C12">
      <w:pPr>
        <w:pStyle w:val="EndNoteBibliography"/>
        <w:spacing w:after="0"/>
      </w:pPr>
      <w:r w:rsidRPr="00173C12">
        <w:tab/>
      </w:r>
      <w:r w:rsidRPr="00173C12">
        <w:rPr>
          <w:b/>
        </w:rPr>
        <w:t>Tucker, A. D., Limpus, C. J., Priest, T. E., Cay, J., Glen, C. and Guarino, E.</w:t>
      </w:r>
      <w:r w:rsidRPr="00173C12">
        <w:t xml:space="preserve"> (2001). Home ranges of Fitzroy River turtles (Rheodytes leukops) overlap riffle zones: potential concerns related to river regulation. </w:t>
      </w:r>
      <w:r w:rsidRPr="00173C12">
        <w:rPr>
          <w:i/>
        </w:rPr>
        <w:t>Biological Conservation</w:t>
      </w:r>
      <w:r w:rsidRPr="00173C12">
        <w:t xml:space="preserve"> </w:t>
      </w:r>
      <w:r w:rsidRPr="00173C12">
        <w:rPr>
          <w:b/>
        </w:rPr>
        <w:t>102</w:t>
      </w:r>
      <w:r w:rsidRPr="00173C12">
        <w:t>, 171-181.</w:t>
      </w:r>
    </w:p>
    <w:p w14:paraId="45B39B99" w14:textId="77777777" w:rsidR="00173C12" w:rsidRPr="00173C12" w:rsidRDefault="00173C12" w:rsidP="00173C12">
      <w:pPr>
        <w:pStyle w:val="EndNoteBibliography"/>
        <w:spacing w:after="0"/>
      </w:pPr>
      <w:r w:rsidRPr="00173C12">
        <w:tab/>
      </w:r>
      <w:r w:rsidRPr="00173C12">
        <w:rPr>
          <w:b/>
        </w:rPr>
        <w:t>**Udyawer, V., Simpfendorfer, C. A., Heupel, M. R. and Clark, T. D.</w:t>
      </w:r>
      <w:r w:rsidRPr="00173C12">
        <w:t xml:space="preserve"> (2016). Coming up for air: thermal dependence of dive behaviours and metabolism in sea snakes. </w:t>
      </w:r>
      <w:r w:rsidRPr="00173C12">
        <w:rPr>
          <w:i/>
        </w:rPr>
        <w:t>Journal of Experimental Biology</w:t>
      </w:r>
      <w:r w:rsidRPr="00173C12">
        <w:t xml:space="preserve"> </w:t>
      </w:r>
      <w:r w:rsidRPr="00173C12">
        <w:rPr>
          <w:b/>
        </w:rPr>
        <w:t>219</w:t>
      </w:r>
      <w:r w:rsidRPr="00173C12">
        <w:t>, 3447-3454.</w:t>
      </w:r>
    </w:p>
    <w:p w14:paraId="3D7931A9" w14:textId="77777777" w:rsidR="00173C12" w:rsidRPr="00173C12" w:rsidRDefault="00173C12" w:rsidP="00173C12">
      <w:pPr>
        <w:pStyle w:val="EndNoteBibliography"/>
        <w:spacing w:after="0"/>
      </w:pPr>
      <w:r w:rsidRPr="00173C12">
        <w:tab/>
      </w:r>
      <w:r w:rsidRPr="00173C12">
        <w:rPr>
          <w:b/>
        </w:rPr>
        <w:t>van de Pol, M. and Wright, J.</w:t>
      </w:r>
      <w:r w:rsidRPr="00173C12">
        <w:t xml:space="preserve"> (2009). A simple method for distinguishing within- versus between-subject effects using mixed models. </w:t>
      </w:r>
      <w:r w:rsidRPr="00173C12">
        <w:rPr>
          <w:i/>
        </w:rPr>
        <w:t>Animal Behaviour</w:t>
      </w:r>
      <w:r w:rsidRPr="00173C12">
        <w:t xml:space="preserve"> </w:t>
      </w:r>
      <w:r w:rsidRPr="00173C12">
        <w:rPr>
          <w:b/>
        </w:rPr>
        <w:t>77</w:t>
      </w:r>
      <w:r w:rsidRPr="00173C12">
        <w:t>, 753-758.</w:t>
      </w:r>
    </w:p>
    <w:p w14:paraId="77471470" w14:textId="77777777" w:rsidR="00173C12" w:rsidRPr="00173C12" w:rsidRDefault="00173C12" w:rsidP="00173C12">
      <w:pPr>
        <w:pStyle w:val="EndNoteBibliography"/>
        <w:spacing w:after="0"/>
      </w:pPr>
      <w:r w:rsidRPr="00173C12">
        <w:tab/>
      </w:r>
      <w:r w:rsidRPr="00173C12">
        <w:rPr>
          <w:b/>
        </w:rPr>
        <w:t>Viechtbauer, W.</w:t>
      </w:r>
      <w:r w:rsidRPr="00173C12">
        <w:t xml:space="preserve"> (2010). Conducting meta-analyses in R with the metafor package. </w:t>
      </w:r>
      <w:r w:rsidRPr="00173C12">
        <w:rPr>
          <w:i/>
        </w:rPr>
        <w:t>Journal of Statistical Software</w:t>
      </w:r>
      <w:r w:rsidRPr="00173C12">
        <w:t xml:space="preserve"> </w:t>
      </w:r>
      <w:r w:rsidRPr="00173C12">
        <w:rPr>
          <w:b/>
        </w:rPr>
        <w:t>36</w:t>
      </w:r>
      <w:r w:rsidRPr="00173C12">
        <w:t>, 1-48.</w:t>
      </w:r>
    </w:p>
    <w:p w14:paraId="6B8E6C3B" w14:textId="77777777" w:rsidR="00173C12" w:rsidRPr="00173C12" w:rsidRDefault="00173C12" w:rsidP="00173C12">
      <w:pPr>
        <w:pStyle w:val="EndNoteBibliography"/>
        <w:spacing w:after="0"/>
      </w:pPr>
      <w:r w:rsidRPr="00173C12">
        <w:tab/>
      </w:r>
      <w:r w:rsidRPr="00173C12">
        <w:rPr>
          <w:b/>
        </w:rPr>
        <w:t xml:space="preserve">White, D. S. </w:t>
      </w:r>
      <w:r w:rsidRPr="00173C12">
        <w:t xml:space="preserve">(2009). Coleoptera (Beetles) in Aquatic Ecosystems. In </w:t>
      </w:r>
      <w:r w:rsidRPr="00173C12">
        <w:rPr>
          <w:i/>
        </w:rPr>
        <w:t>Encyclopedia of Inland Waters</w:t>
      </w:r>
      <w:r w:rsidRPr="00173C12">
        <w:t>,  (ed. G. E. Likens), pp. 11-156: Academic Press.</w:t>
      </w:r>
    </w:p>
    <w:p w14:paraId="678C4AB7" w14:textId="77777777" w:rsidR="00173C12" w:rsidRPr="00173C12" w:rsidRDefault="00173C12" w:rsidP="00173C12">
      <w:pPr>
        <w:pStyle w:val="EndNoteBibliography"/>
        <w:spacing w:after="0"/>
      </w:pPr>
      <w:r w:rsidRPr="00173C12">
        <w:tab/>
      </w:r>
      <w:r w:rsidRPr="00173C12">
        <w:rPr>
          <w:b/>
        </w:rPr>
        <w:t>Wilson, R. S. and Franklin, C. E.</w:t>
      </w:r>
      <w:r w:rsidRPr="00173C12">
        <w:t xml:space="preserve"> (2002). Testing the beneficial acclimation hypothesis. </w:t>
      </w:r>
      <w:r w:rsidRPr="00173C12">
        <w:rPr>
          <w:i/>
        </w:rPr>
        <w:t>Trends in Ecology &amp; Evolution</w:t>
      </w:r>
      <w:r w:rsidRPr="00173C12">
        <w:t xml:space="preserve"> </w:t>
      </w:r>
      <w:r w:rsidRPr="00173C12">
        <w:rPr>
          <w:b/>
        </w:rPr>
        <w:t>17</w:t>
      </w:r>
      <w:r w:rsidRPr="00173C12">
        <w:t>, 66-70.</w:t>
      </w:r>
    </w:p>
    <w:p w14:paraId="63C0C63A" w14:textId="77777777" w:rsidR="00173C12" w:rsidRPr="00173C12" w:rsidRDefault="00173C12" w:rsidP="00173C12">
      <w:pPr>
        <w:pStyle w:val="EndNoteBibliography"/>
        <w:spacing w:after="0"/>
      </w:pPr>
      <w:r w:rsidRPr="00173C12">
        <w:tab/>
      </w:r>
      <w:r w:rsidRPr="00173C12">
        <w:rPr>
          <w:b/>
        </w:rPr>
        <w:t>Wright, J. C.</w:t>
      </w:r>
      <w:r w:rsidRPr="00173C12">
        <w:t xml:space="preserve"> (1986). Low to negligible cutaneous oxygen uptake in juvenile Crocodylus porosus. </w:t>
      </w:r>
      <w:r w:rsidRPr="00173C12">
        <w:rPr>
          <w:i/>
        </w:rPr>
        <w:t>Comparative Biochemistry and Physiology a-Molecular &amp; Integrative Physiology</w:t>
      </w:r>
      <w:r w:rsidRPr="00173C12">
        <w:t xml:space="preserve"> </w:t>
      </w:r>
      <w:r w:rsidRPr="00173C12">
        <w:rPr>
          <w:b/>
        </w:rPr>
        <w:t>84</w:t>
      </w:r>
      <w:r w:rsidRPr="00173C12">
        <w:t>, 479-481.</w:t>
      </w:r>
    </w:p>
    <w:p w14:paraId="03DFEA9F" w14:textId="77777777" w:rsidR="00173C12" w:rsidRPr="00173C12" w:rsidRDefault="00173C12" w:rsidP="00173C12">
      <w:pPr>
        <w:pStyle w:val="EndNoteBibliography"/>
      </w:pPr>
      <w:r w:rsidRPr="00173C12">
        <w:tab/>
      </w:r>
      <w:r w:rsidRPr="00173C12">
        <w:rPr>
          <w:b/>
        </w:rPr>
        <w:t>Wright, J. C. and Kirshner, D.</w:t>
      </w:r>
      <w:r w:rsidRPr="00173C12">
        <w:t xml:space="preserve"> (1987). Allometry of lung volume during voluntary submergence in the saltwater crocodile Crocodylus porosus. </w:t>
      </w:r>
      <w:r w:rsidRPr="00173C12">
        <w:rPr>
          <w:i/>
        </w:rPr>
        <w:t>Journal of Experimental Biology</w:t>
      </w:r>
      <w:r w:rsidRPr="00173C12">
        <w:t xml:space="preserve"> </w:t>
      </w:r>
      <w:r w:rsidRPr="00173C12">
        <w:rPr>
          <w:b/>
        </w:rPr>
        <w:t>130</w:t>
      </w:r>
      <w:r w:rsidRPr="00173C12">
        <w:t>, 433-436.</w:t>
      </w:r>
    </w:p>
    <w:p w14:paraId="15D128E0" w14:textId="75817E87" w:rsidR="004F2092" w:rsidRPr="00507769"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38DE2757"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Figures</w:t>
      </w: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w:t>
      </w:r>
      <w:proofErr w:type="spellStart"/>
      <w:r w:rsidRPr="00507769">
        <w:rPr>
          <w:rFonts w:ascii="Times New Roman" w:hAnsi="Times New Roman" w:cs="Times New Roman"/>
          <w:iCs/>
          <w:sz w:val="24"/>
          <w:szCs w:val="24"/>
          <w:lang w:val="en-US"/>
        </w:rPr>
        <w:t>TimeTree</w:t>
      </w:r>
      <w:proofErr w:type="spellEnd"/>
      <w:r w:rsidRPr="00507769">
        <w:rPr>
          <w:rFonts w:ascii="Times New Roman" w:hAnsi="Times New Roman" w:cs="Times New Roman"/>
          <w:iCs/>
          <w:sz w:val="24"/>
          <w:szCs w:val="24"/>
          <w:lang w:val="en-US"/>
        </w:rPr>
        <w:t xml:space="preserv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0333363D" w:rsidR="00845A02" w:rsidRDefault="00845A02" w:rsidP="001E4615">
      <w:pPr>
        <w:jc w:val="both"/>
        <w:rPr>
          <w:rFonts w:ascii="Times New Roman" w:hAnsi="Times New Roman" w:cs="Times New Roman"/>
          <w:b/>
          <w:bCs/>
          <w:sz w:val="24"/>
          <w:szCs w:val="24"/>
          <w:lang w:val="en-US"/>
        </w:rPr>
      </w:pPr>
    </w:p>
    <w:p w14:paraId="5EB4617B" w14:textId="7FA9A0D7" w:rsidR="00E62B1E" w:rsidRDefault="00E62B1E" w:rsidP="001E4615">
      <w:pPr>
        <w:jc w:val="both"/>
        <w:rPr>
          <w:rFonts w:ascii="Times New Roman" w:hAnsi="Times New Roman" w:cs="Times New Roman"/>
          <w:b/>
          <w:bCs/>
          <w:sz w:val="24"/>
          <w:szCs w:val="24"/>
          <w:lang w:val="en-US"/>
        </w:rPr>
      </w:pPr>
    </w:p>
    <w:p w14:paraId="298C4E0B" w14:textId="619B9CF6" w:rsidR="00E62B1E" w:rsidRDefault="00E62B1E" w:rsidP="001E4615">
      <w:pPr>
        <w:jc w:val="both"/>
        <w:rPr>
          <w:rFonts w:ascii="Times New Roman" w:hAnsi="Times New Roman" w:cs="Times New Roman"/>
          <w:b/>
          <w:bCs/>
          <w:sz w:val="24"/>
          <w:szCs w:val="24"/>
          <w:lang w:val="en-US"/>
        </w:rPr>
      </w:pPr>
    </w:p>
    <w:p w14:paraId="29E17916" w14:textId="19582F6B" w:rsidR="00E62B1E" w:rsidRDefault="00E62B1E" w:rsidP="001E4615">
      <w:pPr>
        <w:jc w:val="both"/>
        <w:rPr>
          <w:rFonts w:ascii="Times New Roman" w:hAnsi="Times New Roman" w:cs="Times New Roman"/>
          <w:b/>
          <w:bCs/>
          <w:sz w:val="24"/>
          <w:szCs w:val="24"/>
          <w:lang w:val="en-US"/>
        </w:rPr>
      </w:pPr>
    </w:p>
    <w:p w14:paraId="671FCDB2" w14:textId="203384C4" w:rsidR="00E62B1E" w:rsidRDefault="00E62B1E" w:rsidP="001E4615">
      <w:pPr>
        <w:jc w:val="both"/>
        <w:rPr>
          <w:rFonts w:ascii="Times New Roman" w:hAnsi="Times New Roman" w:cs="Times New Roman"/>
          <w:b/>
          <w:bCs/>
          <w:sz w:val="24"/>
          <w:szCs w:val="24"/>
          <w:lang w:val="en-US"/>
        </w:rPr>
      </w:pPr>
    </w:p>
    <w:p w14:paraId="73790913" w14:textId="3378BD06" w:rsidR="00E62B1E" w:rsidRDefault="00E62B1E" w:rsidP="001E4615">
      <w:pPr>
        <w:jc w:val="both"/>
        <w:rPr>
          <w:rFonts w:ascii="Times New Roman" w:hAnsi="Times New Roman" w:cs="Times New Roman"/>
          <w:b/>
          <w:bCs/>
          <w:sz w:val="24"/>
          <w:szCs w:val="24"/>
          <w:lang w:val="en-US"/>
        </w:rPr>
      </w:pPr>
    </w:p>
    <w:p w14:paraId="39F850F8" w14:textId="694C9E04" w:rsidR="00E62B1E" w:rsidRDefault="00E62B1E" w:rsidP="001E4615">
      <w:pPr>
        <w:jc w:val="both"/>
        <w:rPr>
          <w:rFonts w:ascii="Times New Roman" w:hAnsi="Times New Roman" w:cs="Times New Roman"/>
          <w:b/>
          <w:bCs/>
          <w:sz w:val="24"/>
          <w:szCs w:val="24"/>
          <w:lang w:val="en-US"/>
        </w:rPr>
      </w:pPr>
    </w:p>
    <w:p w14:paraId="3B56FAB6" w14:textId="4BEB5A24" w:rsidR="00E62B1E" w:rsidRDefault="00E62B1E" w:rsidP="001E4615">
      <w:pPr>
        <w:jc w:val="both"/>
        <w:rPr>
          <w:rFonts w:ascii="Times New Roman" w:hAnsi="Times New Roman" w:cs="Times New Roman"/>
          <w:b/>
          <w:bCs/>
          <w:sz w:val="24"/>
          <w:szCs w:val="24"/>
          <w:lang w:val="en-US"/>
        </w:rPr>
      </w:pPr>
    </w:p>
    <w:p w14:paraId="1EEE0753" w14:textId="6772495F" w:rsidR="00E62B1E" w:rsidRDefault="00E62B1E" w:rsidP="001E4615">
      <w:pPr>
        <w:jc w:val="both"/>
        <w:rPr>
          <w:rFonts w:ascii="Times New Roman" w:hAnsi="Times New Roman" w:cs="Times New Roman"/>
          <w:b/>
          <w:bCs/>
          <w:sz w:val="24"/>
          <w:szCs w:val="24"/>
          <w:lang w:val="en-US"/>
        </w:rPr>
      </w:pPr>
    </w:p>
    <w:p w14:paraId="2675A624" w14:textId="086E221B" w:rsidR="00E62B1E" w:rsidRDefault="00E62B1E" w:rsidP="001E4615">
      <w:pPr>
        <w:jc w:val="both"/>
        <w:rPr>
          <w:rFonts w:ascii="Times New Roman" w:hAnsi="Times New Roman" w:cs="Times New Roman"/>
          <w:b/>
          <w:bCs/>
          <w:sz w:val="24"/>
          <w:szCs w:val="24"/>
          <w:lang w:val="en-US"/>
        </w:rPr>
      </w:pPr>
    </w:p>
    <w:p w14:paraId="041F0D86" w14:textId="1F3411A8" w:rsidR="00E62B1E" w:rsidRPr="00507769" w:rsidRDefault="00E62B1E"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B9610A8" wp14:editId="6CB9D24C">
            <wp:extent cx="5234940" cy="3864864"/>
            <wp:effectExtent l="0" t="0" r="0" b="0"/>
            <wp:docPr id="3" name="Picture 3"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34940" cy="3864864"/>
                    </a:xfrm>
                    <a:prstGeom prst="rect">
                      <a:avLst/>
                    </a:prstGeom>
                  </pic:spPr>
                </pic:pic>
              </a:graphicData>
            </a:graphic>
          </wp:inline>
        </w:drawing>
      </w:r>
    </w:p>
    <w:p w14:paraId="6F56A45C" w14:textId="5F316440"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Fig. 2: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Testudines,</w:t>
      </w:r>
      <w:r w:rsidR="00E777C1">
        <w:rPr>
          <w:rFonts w:ascii="Times New Roman" w:hAnsi="Times New Roman" w:cs="Times New Roman"/>
          <w:b/>
          <w:bCs/>
          <w:iCs/>
          <w:sz w:val="24"/>
          <w:szCs w:val="24"/>
          <w:lang w:val="en-US"/>
        </w:rPr>
        <w:t xml:space="preserve"> </w:t>
      </w:r>
      <w:r w:rsidR="00E777C1" w:rsidRPr="00507769">
        <w:rPr>
          <w:rFonts w:ascii="Times New Roman" w:hAnsi="Times New Roman" w:cs="Times New Roman"/>
          <w:b/>
          <w:bCs/>
          <w:iCs/>
          <w:sz w:val="24"/>
          <w:szCs w:val="24"/>
          <w:lang w:val="en-US"/>
        </w:rPr>
        <w:t xml:space="preserve">Crocodilia, </w:t>
      </w:r>
      <w:r w:rsidRPr="00507769">
        <w:rPr>
          <w:rFonts w:ascii="Times New Roman" w:hAnsi="Times New Roman" w:cs="Times New Roman"/>
          <w:b/>
          <w:bCs/>
          <w:iCs/>
          <w:sz w:val="24"/>
          <w:szCs w:val="24"/>
          <w:lang w:val="en-US"/>
        </w:rPr>
        <w:t xml:space="preserve">Serpentes and </w:t>
      </w:r>
      <w:proofErr w:type="spellStart"/>
      <w:r w:rsidRPr="00507769">
        <w:rPr>
          <w:rFonts w:ascii="Times New Roman" w:hAnsi="Times New Roman" w:cs="Times New Roman"/>
          <w:b/>
          <w:bCs/>
          <w:iCs/>
          <w:sz w:val="24"/>
          <w:szCs w:val="24"/>
          <w:lang w:val="en-US"/>
        </w:rPr>
        <w:t>Urodela</w:t>
      </w:r>
      <w:proofErr w:type="spellEnd"/>
      <w:r w:rsidRPr="00507769">
        <w:rPr>
          <w:rFonts w:ascii="Times New Roman" w:hAnsi="Times New Roman" w:cs="Times New Roman"/>
          <w:b/>
          <w:bCs/>
          <w:iCs/>
          <w:sz w:val="24"/>
          <w:szCs w:val="24"/>
          <w:lang w:val="en-US"/>
        </w:rPr>
        <w:t>) of diving ectotherms</w:t>
      </w:r>
      <w:r w:rsidR="00E777C1">
        <w:rPr>
          <w:rFonts w:ascii="Times New Roman" w:hAnsi="Times New Roman" w:cs="Times New Roman"/>
          <w:b/>
          <w:bCs/>
          <w:iCs/>
          <w:sz w:val="24"/>
          <w:szCs w:val="24"/>
          <w:lang w:val="en-US"/>
        </w:rPr>
        <w:t>, derived from laboratory-</w:t>
      </w:r>
      <w:r w:rsidR="00E62B1E">
        <w:rPr>
          <w:rFonts w:ascii="Times New Roman" w:hAnsi="Times New Roman" w:cs="Times New Roman"/>
          <w:b/>
          <w:bCs/>
          <w:iCs/>
          <w:sz w:val="24"/>
          <w:szCs w:val="24"/>
          <w:lang w:val="en-US"/>
        </w:rPr>
        <w:t xml:space="preserve"> (closed circles)</w:t>
      </w:r>
      <w:r w:rsidR="00E777C1">
        <w:rPr>
          <w:rFonts w:ascii="Times New Roman" w:hAnsi="Times New Roman" w:cs="Times New Roman"/>
          <w:b/>
          <w:bCs/>
          <w:iCs/>
          <w:sz w:val="24"/>
          <w:szCs w:val="24"/>
          <w:lang w:val="en-US"/>
        </w:rPr>
        <w:t xml:space="preserve"> and field-based</w:t>
      </w:r>
      <w:r w:rsidR="00E62B1E">
        <w:rPr>
          <w:rFonts w:ascii="Times New Roman" w:hAnsi="Times New Roman" w:cs="Times New Roman"/>
          <w:b/>
          <w:bCs/>
          <w:iCs/>
          <w:sz w:val="24"/>
          <w:szCs w:val="24"/>
          <w:lang w:val="en-US"/>
        </w:rPr>
        <w:t xml:space="preserve"> (open circles)</w:t>
      </w:r>
      <w:r w:rsidR="00E777C1">
        <w:rPr>
          <w:rFonts w:ascii="Times New Roman" w:hAnsi="Times New Roman" w:cs="Times New Roman"/>
          <w:b/>
          <w:bCs/>
          <w:iCs/>
          <w:sz w:val="24"/>
          <w:szCs w:val="24"/>
          <w:lang w:val="en-US"/>
        </w:rPr>
        <w:t xml:space="preserve"> studies</w:t>
      </w:r>
      <w:r w:rsidRPr="00507769">
        <w:rPr>
          <w:rFonts w:ascii="Times New Roman" w:hAnsi="Times New Roman" w:cs="Times New Roman"/>
          <w:b/>
          <w:bCs/>
          <w:iCs/>
          <w:sz w:val="24"/>
          <w:szCs w:val="24"/>
          <w:lang w:val="en-US"/>
        </w:rPr>
        <w:t xml:space="preserve">.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coefficient values reflect the rate at which dive durations change</w:t>
      </w:r>
      <w:r w:rsidR="00E777C1">
        <w:rPr>
          <w:rFonts w:ascii="Times New Roman" w:hAnsi="Times New Roman" w:cs="Times New Roman"/>
          <w:iCs/>
          <w:sz w:val="24"/>
          <w:szCs w:val="24"/>
          <w:lang w:val="en-US"/>
        </w:rPr>
        <w:t>d</w:t>
      </w:r>
      <w:r w:rsidRPr="00507769">
        <w:rPr>
          <w:rFonts w:ascii="Times New Roman" w:hAnsi="Times New Roman" w:cs="Times New Roman"/>
          <w:iCs/>
          <w:sz w:val="24"/>
          <w:szCs w:val="24"/>
          <w:lang w:val="en-US"/>
        </w:rPr>
        <w:t xml:space="preserv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of 1, 0.5 and 2 reflect no change in dive duration (marked by the vertical dotted line), a halv</w:t>
      </w:r>
      <w:r w:rsidR="00E777C1">
        <w:rPr>
          <w:rFonts w:ascii="Times New Roman" w:hAnsi="Times New Roman" w:cs="Times New Roman"/>
          <w:bCs/>
          <w:sz w:val="24"/>
          <w:szCs w:val="24"/>
          <w:lang w:val="en-US"/>
        </w:rPr>
        <w:t>i</w:t>
      </w:r>
      <w:r w:rsidRPr="00507769">
        <w:rPr>
          <w:rFonts w:ascii="Times New Roman" w:hAnsi="Times New Roman" w:cs="Times New Roman"/>
          <w:bCs/>
          <w:sz w:val="24"/>
          <w:szCs w:val="24"/>
          <w:lang w:val="en-US"/>
        </w:rPr>
        <w:t xml:space="preserve">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05D4D061" w:rsidR="00845A02" w:rsidRPr="00507769" w:rsidRDefault="00845A02" w:rsidP="001E4615">
      <w:pPr>
        <w:jc w:val="both"/>
        <w:rPr>
          <w:rFonts w:ascii="Times New Roman" w:hAnsi="Times New Roman" w:cs="Times New Roman"/>
          <w:b/>
          <w:bCs/>
          <w:sz w:val="24"/>
          <w:szCs w:val="24"/>
          <w:lang w:val="en-US"/>
        </w:rPr>
      </w:pPr>
    </w:p>
    <w:p w14:paraId="504AD6E7" w14:textId="5B8ECB1F" w:rsidR="00845A02" w:rsidRPr="00507769" w:rsidRDefault="00845A02" w:rsidP="001E4615">
      <w:pPr>
        <w:jc w:val="both"/>
        <w:rPr>
          <w:rFonts w:ascii="Times New Roman" w:hAnsi="Times New Roman" w:cs="Times New Roman"/>
          <w:b/>
          <w:bCs/>
          <w:sz w:val="24"/>
          <w:szCs w:val="24"/>
          <w:lang w:val="en-US"/>
        </w:rPr>
      </w:pPr>
    </w:p>
    <w:p w14:paraId="10134EF6" w14:textId="77777777" w:rsidR="00845A02" w:rsidRPr="00507769" w:rsidRDefault="00845A02" w:rsidP="001E4615">
      <w:pPr>
        <w:jc w:val="both"/>
        <w:rPr>
          <w:rFonts w:ascii="Times New Roman" w:hAnsi="Times New Roman" w:cs="Times New Roman"/>
          <w:b/>
          <w:bCs/>
          <w:sz w:val="24"/>
          <w:szCs w:val="24"/>
          <w:lang w:val="en-US"/>
        </w:rPr>
      </w:pPr>
    </w:p>
    <w:p w14:paraId="5C167CE3"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845A02" w:rsidRPr="00507769">
        <w:rPr>
          <w:rFonts w:ascii="Times New Roman" w:hAnsi="Times New Roman" w:cs="Times New Roman"/>
          <w:b/>
          <w:bCs/>
          <w:sz w:val="24"/>
          <w:szCs w:val="24"/>
          <w:lang w:val="en-US"/>
        </w:rPr>
        <w:t>3</w:t>
      </w:r>
      <w:r w:rsidRPr="00507769">
        <w:rPr>
          <w:rFonts w:ascii="Times New Roman" w:hAnsi="Times New Roman" w:cs="Times New Roman"/>
          <w:b/>
          <w:bCs/>
          <w:sz w:val="24"/>
          <w:szCs w:val="24"/>
          <w:lang w:val="en-US"/>
        </w:rPr>
        <w:t>: Overall meta-analytic results for the effect of an increase in temperatur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Pr="00507769">
        <w:rPr>
          <w:rFonts w:ascii="Times New Roman" w:hAnsi="Times New Roman" w:cs="Times New Roman"/>
          <w:b/>
          <w:bCs/>
          <w:iCs/>
          <w:sz w:val="24"/>
          <w:szCs w:val="24"/>
          <w:lang w:val="en-US"/>
        </w:rPr>
        <w:t>)</w:t>
      </w:r>
      <w:r w:rsidRPr="00507769">
        <w:rPr>
          <w:rFonts w:ascii="Times New Roman" w:hAnsi="Times New Roman" w:cs="Times New Roman"/>
          <w:b/>
          <w:bCs/>
          <w:sz w:val="24"/>
          <w:szCs w:val="24"/>
          <w:lang w:val="en-US"/>
        </w:rPr>
        <w:t xml:space="preserve"> on dive duration means (</w:t>
      </w:r>
      <w:bookmarkStart w:id="8"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8"/>
      <w:r w:rsidRPr="00507769">
        <w:rPr>
          <w:rFonts w:ascii="Times New Roman" w:hAnsi="Times New Roman" w:cs="Times New Roman"/>
          <w:b/>
          <w:bCs/>
          <w:sz w:val="24"/>
          <w:szCs w:val="24"/>
          <w:lang w:val="en-US"/>
        </w:rPr>
        <w:t xml:space="preserve">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diving ectothermic vertebrates.</w:t>
      </w:r>
      <w:r w:rsidRPr="00507769">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Pr="00507769">
        <w:rPr>
          <w:rFonts w:ascii="Times New Roman" w:hAnsi="Times New Roman" w:cs="Times New Roman"/>
          <w:b/>
          <w:bCs/>
          <w:sz w:val="24"/>
          <w:szCs w:val="24"/>
          <w:lang w:val="en-US"/>
        </w:rPr>
        <w:t>C</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sidRPr="00507769">
        <w:rPr>
          <w:rFonts w:ascii="Times New Roman" w:hAnsi="Times New Roman" w:cs="Times New Roman"/>
          <w:b/>
          <w:bCs/>
          <w:sz w:val="24"/>
          <w:szCs w:val="24"/>
          <w:lang w:val="en-US"/>
        </w:rPr>
        <w:t>D</w:t>
      </w:r>
      <w:r w:rsidRPr="00507769">
        <w:rPr>
          <w:rFonts w:ascii="Times New Roman" w:hAnsi="Times New Roman" w:cs="Times New Roman"/>
          <w:sz w:val="24"/>
          <w:szCs w:val="24"/>
          <w:lang w:val="en-US"/>
        </w:rPr>
        <w:t>).</w:t>
      </w:r>
      <w:r w:rsidRPr="00507769">
        <w:rPr>
          <w:rFonts w:ascii="Times New Roman" w:hAnsi="Times New Roman" w:cs="Times New Roman"/>
          <w:sz w:val="16"/>
          <w:szCs w:val="16"/>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 Abbreviations: ‘NS’ = not statistically significant; ‘*’ statistically significant deviation from effect size of 0. Between stud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study</w:t>
      </w:r>
      <w:r w:rsidRPr="00507769">
        <w:rPr>
          <w:rFonts w:ascii="Times New Roman" w:hAnsi="Times New Roman" w:cs="Times New Roman"/>
          <w:sz w:val="24"/>
          <w:szCs w:val="24"/>
          <w:lang w:val="en-US"/>
        </w:rPr>
        <w:t>) and phylogenetic heterogeneit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phylogeny</w:t>
      </w:r>
      <w:r w:rsidRPr="00507769">
        <w:rPr>
          <w:rFonts w:ascii="Times New Roman" w:hAnsi="Times New Roman" w:cs="Times New Roman"/>
          <w:sz w:val="24"/>
          <w:szCs w:val="24"/>
          <w:lang w:val="en-US"/>
        </w:rPr>
        <w:t>) provided for MLMA models.</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Pr="00507769" w:rsidRDefault="001E4615" w:rsidP="001E4615">
      <w:pPr>
        <w:jc w:val="both"/>
        <w:rPr>
          <w:rFonts w:ascii="Times New Roman" w:hAnsi="Times New Roman" w:cs="Times New Roman"/>
          <w:b/>
          <w:bCs/>
          <w:sz w:val="24"/>
          <w:szCs w:val="24"/>
          <w:lang w:val="en-US"/>
        </w:rPr>
      </w:pPr>
    </w:p>
    <w:p w14:paraId="6BF7867F" w14:textId="77777777" w:rsidR="001E4615" w:rsidRPr="00507769" w:rsidRDefault="001E4615" w:rsidP="001E4615">
      <w:pPr>
        <w:jc w:val="both"/>
        <w:rPr>
          <w:rFonts w:ascii="Times New Roman" w:hAnsi="Times New Roman" w:cs="Times New Roman"/>
          <w:b/>
          <w:bCs/>
          <w:sz w:val="24"/>
          <w:szCs w:val="24"/>
          <w:lang w:val="en-US"/>
        </w:rPr>
      </w:pPr>
    </w:p>
    <w:p w14:paraId="11EF997F"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4: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4C0293" w:rsidRPr="00276E91" w:rsidRDefault="004C0293"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4C0293" w:rsidRPr="005D63CB" w:rsidRDefault="004C0293"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4C0293" w:rsidRPr="005D63CB" w:rsidRDefault="004C0293"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4C0293" w:rsidRPr="00B03D61" w:rsidRDefault="004C0293"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4C0293" w:rsidRDefault="004C0293"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4C0293" w:rsidRPr="00B03D61" w:rsidRDefault="004C0293"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4C0293" w:rsidRPr="00B03D61" w:rsidRDefault="004C0293"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4C0293" w:rsidRPr="00276E91" w:rsidRDefault="004C0293"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4C0293" w:rsidRPr="005D63CB" w:rsidRDefault="004C0293"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4C0293" w:rsidRPr="005D63CB" w:rsidRDefault="004C0293"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4C0293" w:rsidRPr="00B03D61" w:rsidRDefault="004C0293"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4C0293" w:rsidRDefault="004C0293"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4C0293" w:rsidRPr="00B03D61" w:rsidRDefault="004C0293"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4C0293" w:rsidRPr="00B03D61" w:rsidRDefault="004C029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4C0293" w:rsidRPr="00B03D61" w:rsidRDefault="004C0293"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4C0293" w:rsidRPr="00242CCE" w:rsidRDefault="004C029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4C0293" w:rsidRPr="00B03D61" w:rsidRDefault="004C0293"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4C0293" w:rsidRPr="00B03D61" w:rsidRDefault="004C029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48C56CAC" w14:textId="74F61BFF"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EF6A2A3" w:rsidR="005577F1" w:rsidRPr="00507769" w:rsidRDefault="00530320" w:rsidP="005577F1">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Pr="00507769" w:rsidRDefault="005577F1" w:rsidP="005577F1">
      <w:pPr>
        <w:jc w:val="both"/>
        <w:rPr>
          <w:rFonts w:ascii="Times New Roman" w:hAnsi="Times New Roman" w:cs="Times New Roman"/>
          <w:b/>
          <w:bCs/>
          <w:sz w:val="24"/>
          <w:szCs w:val="24"/>
          <w:lang w:val="en-US"/>
        </w:rPr>
      </w:pPr>
    </w:p>
    <w:p w14:paraId="530E1889" w14:textId="3FCE157F" w:rsidR="00AD5EA2" w:rsidRPr="00507769" w:rsidRDefault="00AD5EA2" w:rsidP="005577F1">
      <w:pPr>
        <w:jc w:val="both"/>
        <w:rPr>
          <w:rFonts w:ascii="Times New Roman" w:hAnsi="Times New Roman" w:cs="Times New Roman"/>
          <w:b/>
          <w:bCs/>
          <w:sz w:val="24"/>
          <w:szCs w:val="24"/>
          <w:lang w:val="en-US"/>
        </w:rPr>
      </w:pPr>
    </w:p>
    <w:p w14:paraId="601B88E5" w14:textId="05AA50F0"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E7A9E" w14:textId="77777777" w:rsidR="0092434A" w:rsidRDefault="0092434A" w:rsidP="00C83F0C">
      <w:pPr>
        <w:spacing w:after="0" w:line="240" w:lineRule="auto"/>
      </w:pPr>
      <w:r>
        <w:separator/>
      </w:r>
    </w:p>
  </w:endnote>
  <w:endnote w:type="continuationSeparator" w:id="0">
    <w:p w14:paraId="659A7E58" w14:textId="77777777" w:rsidR="0092434A" w:rsidRDefault="0092434A"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EBE3C" w14:textId="77777777" w:rsidR="0092434A" w:rsidRDefault="0092434A" w:rsidP="00C83F0C">
      <w:pPr>
        <w:spacing w:after="0" w:line="240" w:lineRule="auto"/>
      </w:pPr>
      <w:r>
        <w:separator/>
      </w:r>
    </w:p>
  </w:footnote>
  <w:footnote w:type="continuationSeparator" w:id="0">
    <w:p w14:paraId="1E764ED1" w14:textId="77777777" w:rsidR="0092434A" w:rsidRDefault="0092434A"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36&lt;/item&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73C12"/>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1F72A7"/>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320"/>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57D84"/>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0293"/>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07769"/>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06F44"/>
    <w:rsid w:val="007107B3"/>
    <w:rsid w:val="0072347E"/>
    <w:rsid w:val="00740A97"/>
    <w:rsid w:val="00746372"/>
    <w:rsid w:val="00746444"/>
    <w:rsid w:val="0074668D"/>
    <w:rsid w:val="007471D9"/>
    <w:rsid w:val="0074770C"/>
    <w:rsid w:val="0075388B"/>
    <w:rsid w:val="00764CD4"/>
    <w:rsid w:val="00766CE7"/>
    <w:rsid w:val="00766E43"/>
    <w:rsid w:val="00771704"/>
    <w:rsid w:val="00774081"/>
    <w:rsid w:val="00776E1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434A"/>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0900"/>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24DF"/>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2B1E"/>
    <w:rsid w:val="00E63079"/>
    <w:rsid w:val="00E66485"/>
    <w:rsid w:val="00E66C46"/>
    <w:rsid w:val="00E71CAC"/>
    <w:rsid w:val="00E73713"/>
    <w:rsid w:val="00E75BB8"/>
    <w:rsid w:val="00E777C1"/>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46026"/>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885BF-78CA-4B8C-983E-00ECE29BA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26</Pages>
  <Words>16284</Words>
  <Characters>9282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79</cp:revision>
  <dcterms:created xsi:type="dcterms:W3CDTF">2020-04-20T02:50:00Z</dcterms:created>
  <dcterms:modified xsi:type="dcterms:W3CDTF">2020-05-04T00:16:00Z</dcterms:modified>
</cp:coreProperties>
</file>